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444BC1B" w14:textId="0B30338A" w:rsidR="00FC5F97" w:rsidRDefault="00FC5F97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tbl>
      <w:tblPr>
        <w:tblStyle w:val="TableGrid"/>
        <w:tblpPr w:leftFromText="180" w:rightFromText="180" w:vertAnchor="page" w:horzAnchor="margin" w:tblpY="1441"/>
        <w:tblW w:w="12955" w:type="dxa"/>
        <w:tblLayout w:type="fixed"/>
        <w:tblLook w:val="04A0" w:firstRow="1" w:lastRow="0" w:firstColumn="1" w:lastColumn="0" w:noHBand="0" w:noVBand="1"/>
      </w:tblPr>
      <w:tblGrid>
        <w:gridCol w:w="1255"/>
        <w:gridCol w:w="1440"/>
        <w:gridCol w:w="1261"/>
        <w:gridCol w:w="1439"/>
        <w:gridCol w:w="1440"/>
        <w:gridCol w:w="1620"/>
        <w:gridCol w:w="1440"/>
        <w:gridCol w:w="1620"/>
        <w:gridCol w:w="1440"/>
      </w:tblGrid>
      <w:tr w:rsidR="0079242B" w:rsidRPr="005C646A" w14:paraId="62C62AC5" w14:textId="77777777" w:rsidTr="0079242B">
        <w:tc>
          <w:tcPr>
            <w:tcW w:w="12955" w:type="dxa"/>
            <w:gridSpan w:val="9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6B0414D" w14:textId="60E8CCC0" w:rsidR="0079242B" w:rsidRPr="005C646A" w:rsidRDefault="005455CD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bookmarkStart w:id="0" w:name="Table2_table_A"/>
            <w:r>
              <w:rPr>
                <w:rFonts w:ascii="Arial" w:hAnsi="Arial" w:cs="Arial"/>
                <w:b/>
                <w:sz w:val="16"/>
                <w:szCs w:val="16"/>
              </w:rPr>
              <w:t>Supplemental</w:t>
            </w:r>
            <w:bookmarkStart w:id="1" w:name="_GoBack"/>
            <w:bookmarkEnd w:id="1"/>
            <w:r>
              <w:rPr>
                <w:rFonts w:ascii="Arial" w:hAnsi="Arial" w:cs="Arial"/>
                <w:b/>
                <w:sz w:val="16"/>
                <w:szCs w:val="16"/>
              </w:rPr>
              <w:t xml:space="preserve"> Table 1</w:t>
            </w:r>
            <w:r w:rsidR="0079242B" w:rsidRPr="005C646A">
              <w:rPr>
                <w:rFonts w:ascii="Arial" w:hAnsi="Arial" w:cs="Arial"/>
                <w:b/>
                <w:sz w:val="16"/>
                <w:szCs w:val="16"/>
              </w:rPr>
              <w:t>.</w:t>
            </w:r>
            <w:r w:rsidR="0079242B" w:rsidRPr="005C646A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="0079242B" w:rsidRPr="005C646A">
              <w:rPr>
                <w:rFonts w:ascii="Arial" w:hAnsi="Arial" w:cs="Arial"/>
                <w:sz w:val="16"/>
                <w:szCs w:val="16"/>
              </w:rPr>
              <w:t>Risk</w:t>
            </w:r>
            <w:r w:rsidR="0079242B" w:rsidRPr="005C646A">
              <w:rPr>
                <w:rFonts w:ascii="Arial" w:hAnsi="Arial" w:cs="Arial"/>
                <w:b/>
                <w:sz w:val="16"/>
                <w:szCs w:val="16"/>
                <w:vertAlign w:val="superscript"/>
              </w:rPr>
              <w:t>a</w:t>
            </w:r>
            <w:proofErr w:type="spellEnd"/>
            <w:r w:rsidR="0079242B" w:rsidRPr="005C646A">
              <w:rPr>
                <w:rFonts w:ascii="Arial" w:hAnsi="Arial" w:cs="Arial"/>
                <w:sz w:val="16"/>
                <w:szCs w:val="16"/>
              </w:rPr>
              <w:t xml:space="preserve"> of ≥CIN3, stratified by HPV genotype in subjects with any cytology result.</w:t>
            </w:r>
            <w:bookmarkEnd w:id="0"/>
          </w:p>
        </w:tc>
      </w:tr>
      <w:tr w:rsidR="0079242B" w:rsidRPr="005C646A" w14:paraId="411BD499" w14:textId="77777777" w:rsidTr="0079242B">
        <w:tc>
          <w:tcPr>
            <w:tcW w:w="1255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763B4E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bookmarkStart w:id="2" w:name="Table2_table_B" w:colFirst="3" w:colLast="7"/>
          </w:p>
        </w:tc>
        <w:tc>
          <w:tcPr>
            <w:tcW w:w="2701" w:type="dxa"/>
            <w:gridSpan w:val="2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71F42D3" w14:textId="77777777" w:rsidR="0079242B" w:rsidRPr="005C646A" w:rsidRDefault="0079242B" w:rsidP="0079242B">
            <w:pPr>
              <w:contextualSpacing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Monsonego (2015)</w:t>
            </w:r>
          </w:p>
          <w:p w14:paraId="05539B1B" w14:textId="660C3C66" w:rsidR="0079242B" w:rsidRPr="005C646A" w:rsidRDefault="0079242B" w:rsidP="0079242B">
            <w:pPr>
              <w:contextualSpacing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 xml:space="preserve">GO; BL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Nb25zb25lZ288L0F1dGhvcj48WWVhcj4yMDE1PC9ZZWFy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Nb25zb25lZ288L0F1dGhvcj48WWVhcj4yMDE1PC9ZZWFy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28" w:tooltip="Monsonego, 2015 #3621" w:history="1">
              <w:r w:rsidRPr="001F768D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28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39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7372176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Vaughan (2018)</w:t>
            </w:r>
          </w:p>
          <w:p w14:paraId="7AF98869" w14:textId="33D532AB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 xml:space="preserve">BL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Vaughan&lt;/Author&gt;&lt;Year&gt;2018&lt;/Year&gt;&lt;RecNum&gt;5680&lt;/RecNum&gt;&lt;DisplayText&gt;[37]&lt;/DisplayText&gt;&lt;record&gt;&lt;rec-number&gt;5680&lt;/rec-number&gt;&lt;foreign-keys&gt;&lt;key app="EN" db-id="zeftrrtxyzdvame22rmvaxz1pedp0ptw9er5" timestamp="1556279885"&gt;5680&lt;/key&gt;&lt;/foreign-keys&gt;&lt;ref-type name="Conference Proceedings"&gt;10&lt;/ref-type&gt;&lt;contributors&gt;&lt;authors&gt;&lt;author&gt;Vaughan, L.&lt;/author&gt;&lt;author&gt;Andrews, J.&lt;/author&gt;&lt;author&gt;Malinowski, D.&lt;/author&gt;&lt;author&gt;Parvu, V.&lt;/author&gt;&lt;author&gt;Harris, J.&lt;/author&gt;&lt;author&gt;Faherty, B.&lt;/author&gt;&lt;author&gt;Fakner, A.&lt;/author&gt;&lt;author&gt;Zheng, K.&lt;/author&gt;&lt;author&gt;Nussbaumer, W.&lt;/author&gt;&lt;/authors&gt;&lt;/contributors&gt;&lt;titles&gt;&lt;title&gt;If persistent HPV infection causes disease, why are we not measuring it [abstract]? In: 2018 American Society for Colposcopy and Cervical Pathology; 2018 Apr 18-21; Las Vegas, NV. Fredrick (MD): ASCCP; 2018. Abstract nr 000341&lt;/title&gt;&lt;/titles&gt;&lt;dates&gt;&lt;year&gt;2018&lt;/year&gt;&lt;/dates&gt;&lt;urls&gt;&lt;/urls&gt;&lt;research-notes&gt;ONC2&lt;/research-note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37" w:tooltip="Vaughan, 2018 #5680" w:history="1">
              <w:r w:rsidRPr="001F768D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37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1F31FDA" w14:textId="77777777" w:rsidR="0079242B" w:rsidRPr="005C646A" w:rsidRDefault="0079242B" w:rsidP="0079242B">
            <w:pPr>
              <w:contextualSpacing/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</w:pPr>
            <w:r w:rsidRPr="005C646A">
              <w:rPr>
                <w:rStyle w:val="Hyperlink"/>
                <w:rFonts w:ascii="Arial" w:hAnsi="Arial" w:cs="Arial"/>
                <w:b/>
                <w:color w:val="000000" w:themeColor="text1"/>
                <w:sz w:val="16"/>
                <w:szCs w:val="16"/>
                <w:u w:val="none"/>
              </w:rPr>
              <w:t>Wheeler (2014)</w:t>
            </w:r>
          </w:p>
          <w:p w14:paraId="7719C3D6" w14:textId="3FA26A4D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color w:val="000000" w:themeColor="text1"/>
                <w:sz w:val="16"/>
                <w:szCs w:val="16"/>
              </w:rPr>
            </w:pPr>
            <w:proofErr w:type="spellStart"/>
            <w:r w:rsidRPr="005C646A"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t>IJC</w:t>
            </w:r>
            <w:proofErr w:type="spellEnd"/>
            <w:r w:rsidRPr="005C646A"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t xml:space="preserve">; 3 </w:t>
            </w:r>
            <w:proofErr w:type="spellStart"/>
            <w:r w:rsidRPr="005C646A"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t>yr</w:t>
            </w:r>
            <w:proofErr w:type="spellEnd"/>
            <w:r w:rsidRPr="005C646A"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t xml:space="preserve"> </w:t>
            </w:r>
            <w:r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fldChar w:fldCharType="begin">
                <w:fldData xml:space="preserve">PEVuZE5vdGU+PENpdGU+PEF1dGhvcj5XaGVlbGVyPC9BdXRob3I+PFllYXI+MjAxNDwvWWVhcj48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=
</w:fldData>
              </w:fldChar>
            </w:r>
            <w:r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instrText xml:space="preserve"> ADDIN EN.CITE </w:instrText>
            </w:r>
            <w:r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fldChar w:fldCharType="begin">
                <w:fldData xml:space="preserve">PEVuZE5vdGU+PENpdGU+PEF1dGhvcj5XaGVlbGVyPC9BdXRob3I+PFllYXI+MjAxNDwvWWVhcj48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=
</w:fldData>
              </w:fldChar>
            </w:r>
            <w:r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instrText xml:space="preserve"> ADDIN EN.CITE.DATA </w:instrText>
            </w:r>
            <w:r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</w:r>
            <w:r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fldChar w:fldCharType="end"/>
            </w:r>
            <w:r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</w:r>
            <w:r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fldChar w:fldCharType="separate"/>
            </w:r>
            <w:r>
              <w:rPr>
                <w:rStyle w:val="Hyperlink"/>
                <w:rFonts w:ascii="Arial" w:hAnsi="Arial" w:cs="Arial"/>
                <w:noProof/>
                <w:color w:val="000000" w:themeColor="text1"/>
                <w:sz w:val="16"/>
                <w:szCs w:val="16"/>
                <w:u w:val="none"/>
              </w:rPr>
              <w:t>[</w:t>
            </w:r>
            <w:hyperlink w:anchor="_ENREF_35" w:tooltip="Wheeler, 2014 #2394" w:history="1">
              <w:r w:rsidRPr="001F768D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35</w:t>
              </w:r>
            </w:hyperlink>
            <w:r>
              <w:rPr>
                <w:rStyle w:val="Hyperlink"/>
                <w:rFonts w:ascii="Arial" w:hAnsi="Arial" w:cs="Arial"/>
                <w:noProof/>
                <w:color w:val="000000" w:themeColor="text1"/>
                <w:sz w:val="16"/>
                <w:szCs w:val="16"/>
                <w:u w:val="none"/>
              </w:rPr>
              <w:t>]</w:t>
            </w:r>
            <w:r>
              <w:rPr>
                <w:rStyle w:val="Hyperlink"/>
                <w:rFonts w:ascii="Arial" w:hAnsi="Arial" w:cs="Arial"/>
                <w:color w:val="000000" w:themeColor="text1"/>
                <w:sz w:val="16"/>
                <w:szCs w:val="16"/>
                <w:u w:val="none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27ADA2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Schiffman (2016)</w:t>
            </w:r>
          </w:p>
          <w:p w14:paraId="2E111737" w14:textId="14E39458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C646A">
              <w:rPr>
                <w:rFonts w:ascii="Arial" w:hAnsi="Arial" w:cs="Arial"/>
                <w:sz w:val="16"/>
                <w:szCs w:val="16"/>
              </w:rPr>
              <w:t>IJC</w:t>
            </w:r>
            <w:proofErr w:type="spellEnd"/>
            <w:r w:rsidRPr="005C646A">
              <w:rPr>
                <w:rFonts w:ascii="Arial" w:hAnsi="Arial" w:cs="Arial"/>
                <w:sz w:val="16"/>
                <w:szCs w:val="16"/>
              </w:rPr>
              <w:t xml:space="preserve">; 3.5 </w:t>
            </w:r>
            <w:proofErr w:type="spellStart"/>
            <w:r w:rsidRPr="005C646A">
              <w:rPr>
                <w:rFonts w:ascii="Arial" w:hAnsi="Arial" w:cs="Arial"/>
                <w:sz w:val="16"/>
                <w:szCs w:val="16"/>
              </w:rPr>
              <w:t>yr</w:t>
            </w:r>
            <w:proofErr w:type="spellEnd"/>
            <w:r w:rsidRPr="005C646A">
              <w:rPr>
                <w:rFonts w:ascii="Arial" w:hAnsi="Arial" w:cs="Arial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Y2hpZmZtYW48L0F1dGhvcj48WWVhcj4yMDE2PC9ZZWFy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Y2hpZmZtYW48L0F1dGhvcj48WWVhcj4yMDE2PC9ZZWFy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31" w:tooltip="Schiffman, 2016 #2387" w:history="1">
              <w:r w:rsidRPr="001F768D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31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0B46029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Naucler (2007)</w:t>
            </w:r>
          </w:p>
          <w:p w14:paraId="02D9F42B" w14:textId="7D384CD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C646A">
              <w:rPr>
                <w:rFonts w:ascii="Arial" w:hAnsi="Arial" w:cs="Arial"/>
                <w:sz w:val="16"/>
                <w:szCs w:val="16"/>
              </w:rPr>
              <w:t>BrJC</w:t>
            </w:r>
            <w:proofErr w:type="spellEnd"/>
            <w:r w:rsidRPr="005C646A">
              <w:rPr>
                <w:rFonts w:ascii="Arial" w:hAnsi="Arial" w:cs="Arial"/>
                <w:sz w:val="16"/>
                <w:szCs w:val="16"/>
              </w:rPr>
              <w:t xml:space="preserve">; 4.1 </w:t>
            </w:r>
            <w:proofErr w:type="spellStart"/>
            <w:r w:rsidRPr="005C646A">
              <w:rPr>
                <w:rFonts w:ascii="Arial" w:hAnsi="Arial" w:cs="Arial"/>
                <w:sz w:val="16"/>
                <w:szCs w:val="16"/>
              </w:rPr>
              <w:t>yr</w:t>
            </w:r>
            <w:proofErr w:type="spellEnd"/>
            <w:r w:rsidRPr="005C646A">
              <w:rPr>
                <w:rFonts w:ascii="Arial" w:hAnsi="Arial" w:cs="Arial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OYXVjbGVyPC9BdXRob3I+PFllYXI+MjAwNzwvWWVhcj48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OYXVjbGVyPC9BdXRob3I+PFllYXI+MjAwNzwvWWVhcj48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29" w:tooltip="Naucler, 2007 #4425" w:history="1">
              <w:r w:rsidRPr="001F768D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29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E78BEFA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Kitchener (2014)</w:t>
            </w:r>
          </w:p>
          <w:p w14:paraId="79438736" w14:textId="3B838868" w:rsidR="0079242B" w:rsidRPr="005C646A" w:rsidRDefault="0079242B" w:rsidP="001F768D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C646A">
              <w:rPr>
                <w:rFonts w:ascii="Arial" w:hAnsi="Arial" w:cs="Arial"/>
                <w:sz w:val="16"/>
                <w:szCs w:val="16"/>
              </w:rPr>
              <w:t>HTA</w:t>
            </w:r>
            <w:proofErr w:type="spellEnd"/>
            <w:r w:rsidRPr="005C646A">
              <w:rPr>
                <w:rFonts w:ascii="Arial" w:hAnsi="Arial" w:cs="Arial"/>
                <w:sz w:val="16"/>
                <w:szCs w:val="16"/>
              </w:rPr>
              <w:t xml:space="preserve">-NHS; 6 </w:t>
            </w:r>
            <w:proofErr w:type="spellStart"/>
            <w:r w:rsidRPr="005C646A">
              <w:rPr>
                <w:rFonts w:ascii="Arial" w:hAnsi="Arial" w:cs="Arial"/>
                <w:sz w:val="16"/>
                <w:szCs w:val="16"/>
              </w:rPr>
              <w:t>yr</w:t>
            </w:r>
            <w:proofErr w:type="spellEnd"/>
            <w:r w:rsidRPr="005C646A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1F768D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XRjaGVuZXI8L0F1dGhvcj48WWVhcj4yMDE0PC9ZZWFy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</w:fldData>
              </w:fldChar>
            </w:r>
            <w:r w:rsidR="001F768D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1F768D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XRjaGVuZXI8L0F1dGhvcj48WWVhcj4yMDE0PC9ZZWFy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</w:fldData>
              </w:fldChar>
            </w:r>
            <w:r w:rsidR="001F768D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1F768D">
              <w:rPr>
                <w:rFonts w:ascii="Arial" w:hAnsi="Arial" w:cs="Arial"/>
                <w:sz w:val="16"/>
                <w:szCs w:val="16"/>
              </w:rPr>
            </w:r>
            <w:r w:rsidR="001F768D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1F768D">
              <w:rPr>
                <w:rFonts w:ascii="Arial" w:hAnsi="Arial" w:cs="Arial"/>
                <w:sz w:val="16"/>
                <w:szCs w:val="16"/>
              </w:rPr>
            </w:r>
            <w:r w:rsidR="001F768D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1F768D"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26" w:tooltip="Kitchener, 2014 #4430" w:history="1">
              <w:r w:rsidR="001F768D" w:rsidRPr="001F768D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26</w:t>
              </w:r>
            </w:hyperlink>
            <w:r w:rsidR="001F768D"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="001F768D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EA72645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Smelov (2015)</w:t>
            </w:r>
          </w:p>
          <w:p w14:paraId="5D73DE16" w14:textId="494C1640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C646A">
              <w:rPr>
                <w:rFonts w:ascii="Arial" w:hAnsi="Arial" w:cs="Arial"/>
                <w:sz w:val="16"/>
                <w:szCs w:val="16"/>
              </w:rPr>
              <w:t>IJC</w:t>
            </w:r>
            <w:proofErr w:type="spellEnd"/>
            <w:r w:rsidRPr="005C646A">
              <w:rPr>
                <w:rFonts w:ascii="Arial" w:hAnsi="Arial" w:cs="Arial"/>
                <w:sz w:val="16"/>
                <w:szCs w:val="16"/>
              </w:rPr>
              <w:t xml:space="preserve">; 14 </w:t>
            </w:r>
            <w:proofErr w:type="spellStart"/>
            <w:r w:rsidRPr="005C646A">
              <w:rPr>
                <w:rFonts w:ascii="Arial" w:hAnsi="Arial" w:cs="Arial"/>
                <w:sz w:val="16"/>
                <w:szCs w:val="16"/>
              </w:rPr>
              <w:t>yr</w:t>
            </w:r>
            <w:proofErr w:type="spellEnd"/>
            <w:r w:rsidRPr="005C646A">
              <w:rPr>
                <w:rFonts w:ascii="Arial" w:hAnsi="Arial" w:cs="Arial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bWVsb3Y8L0F1dGhvcj48WWVhcj4yMDE1PC9ZZWFyPjxS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bWVsb3Y8L0F1dGhvcj48WWVhcj4yMDE1PC9ZZWFyPjxS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33" w:tooltip="Smelov, 2015 #3962" w:history="1">
              <w:r w:rsidRPr="001F768D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33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bookmarkEnd w:id="2"/>
      <w:tr w:rsidR="0079242B" w:rsidRPr="005C646A" w14:paraId="15BB2BD0" w14:textId="77777777" w:rsidTr="0079242B">
        <w:trPr>
          <w:trHeight w:val="53"/>
        </w:trPr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3B7CCE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HPV GT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D3D3D5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25-29 yrs</w:t>
            </w:r>
          </w:p>
        </w:tc>
        <w:tc>
          <w:tcPr>
            <w:tcW w:w="126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166467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≥30 yrs</w:t>
            </w:r>
          </w:p>
        </w:tc>
        <w:tc>
          <w:tcPr>
            <w:tcW w:w="143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5BAAD8C3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≥25yrs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44AA94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 w:hint="eastAsia"/>
                <w:sz w:val="16"/>
                <w:szCs w:val="16"/>
              </w:rPr>
              <w:t>≥</w:t>
            </w:r>
            <w:r w:rsidRPr="005C646A">
              <w:rPr>
                <w:rFonts w:ascii="Arial" w:hAnsi="Arial" w:cs="Arial" w:hint="eastAsia"/>
                <w:sz w:val="16"/>
                <w:szCs w:val="16"/>
              </w:rPr>
              <w:t>21</w:t>
            </w:r>
            <w:r w:rsidRPr="005C646A">
              <w:rPr>
                <w:rFonts w:ascii="Arial" w:hAnsi="Arial" w:cs="Arial"/>
                <w:sz w:val="16"/>
                <w:szCs w:val="16"/>
              </w:rPr>
              <w:t xml:space="preserve"> yr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7F4BD21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 w:hint="eastAsia"/>
                <w:sz w:val="16"/>
                <w:szCs w:val="16"/>
              </w:rPr>
              <w:t>≥</w:t>
            </w:r>
            <w:r w:rsidRPr="005C646A">
              <w:rPr>
                <w:rFonts w:ascii="Arial" w:hAnsi="Arial" w:cs="Arial" w:hint="eastAsia"/>
                <w:sz w:val="16"/>
                <w:szCs w:val="16"/>
              </w:rPr>
              <w:t>30 yrs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AC8A8E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32-38 yrs</w:t>
            </w:r>
          </w:p>
        </w:tc>
        <w:tc>
          <w:tcPr>
            <w:tcW w:w="16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F03B3CE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 w:hint="eastAsia"/>
                <w:sz w:val="16"/>
                <w:szCs w:val="16"/>
              </w:rPr>
              <w:t>≥</w:t>
            </w:r>
            <w:r w:rsidRPr="005C646A">
              <w:rPr>
                <w:rFonts w:ascii="Arial" w:hAnsi="Arial" w:cs="Arial" w:hint="eastAsia"/>
                <w:sz w:val="16"/>
                <w:szCs w:val="16"/>
              </w:rPr>
              <w:t>20 yrs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C15A72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32-38 yrs</w:t>
            </w:r>
          </w:p>
        </w:tc>
      </w:tr>
      <w:tr w:rsidR="0079242B" w:rsidRPr="005C646A" w14:paraId="18FFBC16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88C8289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1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1788F8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4.2 (10.8-18.4)</w:t>
            </w:r>
          </w:p>
        </w:tc>
        <w:tc>
          <w:tcPr>
            <w:tcW w:w="1261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927B62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5.1 (12.3-18.4)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3844DF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4.9 (11.7-19.8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5AFB50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8.0 (6.5-9.6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0BFAAA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1.9 (20.1-23.7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402807E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8.2 (20.9-36.3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F08219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30.4 (26.7-34.2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5FE5495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34.5 (28.4-41.5)</w:t>
            </w:r>
          </w:p>
        </w:tc>
      </w:tr>
      <w:tr w:rsidR="0079242B" w:rsidRPr="005C646A" w14:paraId="72C5A162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5DF574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31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42537D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8 4. (4.5-13.7)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2DBC0D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7.9 (5.3-11.7)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380F4F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9.8 (6.9-13.6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5431FF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3.1 (1.9-4.4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B2E3E5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8.1 (6.6-9.5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8197F5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2.8 (14.1-33.6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538201A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5.4 (10.9-20.8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5344EF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28.4 (18.2-42.7)</w:t>
            </w:r>
          </w:p>
        </w:tc>
      </w:tr>
      <w:tr w:rsidR="0079242B" w:rsidRPr="005C646A" w14:paraId="679B9A88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2CD160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18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0D2D3E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.7 (0.9-7.6)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317F1BA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9.0 (5.9-13.4)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8A137D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5.2 (2.8-9.6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BE954E9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.9 (1.5-4.3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16B1B88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1.5 (9.2-13.8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50BDC5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5.4 (5.9-30.5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30FD3D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1.7 (6.9-18.0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13E8C5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29.7 (19.6-43.4)</w:t>
            </w:r>
          </w:p>
        </w:tc>
      </w:tr>
      <w:tr w:rsidR="0079242B" w:rsidRPr="005C646A" w14:paraId="2A4DF4C2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7844FF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33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9FB7FA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5.0 (5.2-36.0)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05E19B8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5.4 (2.3-12.0)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50D63B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DB71BF9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5.2 (1.8-8.6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4B91E03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CC12AF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8.0 (12.1-49.4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99AF3D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7.6 (11.4-25.4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889675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34.1 (19.2-55.6)</w:t>
            </w:r>
          </w:p>
        </w:tc>
      </w:tr>
      <w:tr w:rsidR="0079242B" w:rsidRPr="005C646A" w14:paraId="0394CE12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BB377E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58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F0B2F4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.6 (0.3-8.3)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B20D11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.7 (0.6-4.8)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503332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6CE557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.7 (0.7-2.8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4B2224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0D8F7E5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1.7 (7.5-43.7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EAAF5C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7.4 (2.7-15.3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FA3377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18.3 (9.6-33.3)</w:t>
            </w:r>
          </w:p>
        </w:tc>
      </w:tr>
      <w:tr w:rsidR="0079242B" w:rsidRPr="005C646A" w14:paraId="3AE4EAD0" w14:textId="77777777" w:rsidTr="0079242B">
        <w:trPr>
          <w:trHeight w:val="47"/>
        </w:trPr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EB22E39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33/58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4A44EE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E74844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703A21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4.2 (2.4-7.4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16EF20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846BE1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8.6 (6.9-10.3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CF68AB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935321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8CFE72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</w:tr>
      <w:tr w:rsidR="0079242B" w:rsidRPr="005C646A" w14:paraId="6E6D3841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B11074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52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7500C59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6.7 (3.7-11.9)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4F693F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4.4 (2.6-7.3)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297383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3.3 (1.8-5.8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E541C0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.1 (0.4-1.7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BC4ED9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5.6 (4.4-6.7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CDCD0D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3 (2.8-33.6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E45A1E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5.2 (2.4-9.6)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060D8E3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14.0 (8.8-21.8)</w:t>
            </w:r>
          </w:p>
        </w:tc>
      </w:tr>
      <w:tr w:rsidR="0079242B" w:rsidRPr="005C646A" w14:paraId="44577606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F1413D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45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04B0808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0 (0.0-5.9)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98019C3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4.3 (2.1-8.7)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269154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.6 (1.1-6.0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460EFB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.3 (0.2-2.4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5D86963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5.4 (3.8-7.0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A4FE01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7.7 (2.1-18.5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555C12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6.6 (2.9-12.6)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5DEEDD9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16.0 (10.4-24.2)</w:t>
            </w:r>
          </w:p>
        </w:tc>
      </w:tr>
      <w:tr w:rsidR="0079242B" w:rsidRPr="005C646A" w14:paraId="5DD918AC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A57960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35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D22655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4.3 (1.5-12.0)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B960D7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3.5 (1.6-7.4)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690B40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8564F6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8 (0.1-1.5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22FD498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FFB7FF8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4.5 (0.1-22.8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E69222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24F78C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15.6 (6.1-36.9)</w:t>
            </w:r>
          </w:p>
        </w:tc>
      </w:tr>
      <w:tr w:rsidR="0079242B" w:rsidRPr="005C646A" w14:paraId="53568824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C946908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39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48E3CF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3.3 (1.1-9.2)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FC66AB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3.5 (1.8-6.7)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9F98A4E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53BD4A3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4 (0.1-0.8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359463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2E6522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1.8 (1.5-36.4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8EAEDFA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7B845B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9.1 (3.0-25.8)</w:t>
            </w:r>
          </w:p>
        </w:tc>
      </w:tr>
      <w:tr w:rsidR="0079242B" w:rsidRPr="005C646A" w14:paraId="0CC70A62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9B1BC0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68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287F29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471BF8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ACE6F7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C963F7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2 (0.0-0.6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B0E2E39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A1000B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2F78B2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DA20C8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7.1 (1.0-40.9)</w:t>
            </w:r>
          </w:p>
        </w:tc>
      </w:tr>
      <w:tr w:rsidR="0079242B" w:rsidRPr="005C646A" w14:paraId="04665D01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AE610B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35/39/68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71B2DE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8BC6AA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F53846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.5 (0.7-2.8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20BE638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D8BDB0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95E1F23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ADD772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D2FF8B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</w:tr>
      <w:tr w:rsidR="0079242B" w:rsidRPr="005C646A" w14:paraId="7B44840C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60AA9E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51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224179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DAB046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4D4D4D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.6 (0.5-4.5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3F6D61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4 (0.0-0.9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F7EEAFE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.0 (1.5-2.5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30A018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7.2 (5.8-35.7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1EA014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940853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7.0 (3.2-14.9)</w:t>
            </w:r>
          </w:p>
        </w:tc>
      </w:tr>
      <w:tr w:rsidR="0079242B" w:rsidRPr="005C646A" w14:paraId="3B8A263D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E8AA91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56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8866E9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84E55E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04242E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90C81EA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2 (0.0-0.6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FE0AF2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.9 (1.9-3.9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9AB0C2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2.6 (0.06-13.5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1FF2B55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52E47E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4.6 (1.5-13.6)</w:t>
            </w:r>
          </w:p>
        </w:tc>
      </w:tr>
      <w:tr w:rsidR="0079242B" w:rsidRPr="005C646A" w14:paraId="74054F1B" w14:textId="77777777" w:rsidTr="0079242B"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DE9D58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59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EB0FD3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6F040F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9FA0159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712B2A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6 (0.0-1.1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35BE211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6FC91A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26B6CE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E3CF81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5.6 (1.4-20.5)</w:t>
            </w:r>
          </w:p>
        </w:tc>
      </w:tr>
      <w:tr w:rsidR="0079242B" w:rsidRPr="005C646A" w14:paraId="067C182F" w14:textId="77777777" w:rsidTr="0079242B">
        <w:trPr>
          <w:trHeight w:val="80"/>
        </w:trPr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AB8C21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66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CFA8275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16BB2BF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3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BB5271E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FAAB30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2A289E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0904618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3.7 (0.0-19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9DDD9E5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EFCE22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7.1 (1.0-40.9)</w:t>
            </w:r>
          </w:p>
        </w:tc>
      </w:tr>
      <w:tr w:rsidR="0079242B" w:rsidRPr="005C646A" w14:paraId="0C92BF20" w14:textId="77777777" w:rsidTr="0079242B">
        <w:trPr>
          <w:trHeight w:val="70"/>
        </w:trPr>
        <w:tc>
          <w:tcPr>
            <w:tcW w:w="125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1B870C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sz w:val="16"/>
                <w:szCs w:val="16"/>
              </w:rPr>
              <w:t>56/59/66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BCB7AD9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261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834E10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FA894BE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2 (0.0-1.2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15F0B65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64521BE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1.5 (1.0-1.9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52C6033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27346C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6B6E968E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</w:tr>
      <w:tr w:rsidR="0079242B" w:rsidRPr="005C646A" w14:paraId="7A4EAFC0" w14:textId="77777777" w:rsidTr="0079242B">
        <w:trPr>
          <w:trHeight w:val="70"/>
        </w:trPr>
        <w:tc>
          <w:tcPr>
            <w:tcW w:w="1255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4BAD3B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color w:val="000000"/>
                <w:sz w:val="16"/>
                <w:szCs w:val="16"/>
              </w:rPr>
              <w:t>Any HPV pos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E58E9F3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6.1 (5.0-7.5)</w:t>
            </w:r>
          </w:p>
        </w:tc>
        <w:tc>
          <w:tcPr>
            <w:tcW w:w="126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7413DA6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5.4 (4.7-6.3)</w:t>
            </w:r>
          </w:p>
        </w:tc>
        <w:tc>
          <w:tcPr>
            <w:tcW w:w="143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38AF8EEB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5.3 (4.6-6.1)</w:t>
            </w:r>
            <w:r w:rsidRPr="005C646A">
              <w:rPr>
                <w:rFonts w:ascii="Arial" w:hAnsi="Arial" w:cs="Arial"/>
                <w:color w:val="00000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420AA90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2E02913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388A1A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18.4 (15.0-22.3)</w:t>
            </w:r>
          </w:p>
        </w:tc>
        <w:tc>
          <w:tcPr>
            <w:tcW w:w="16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BAE348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521BCA5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20.7 (17.6-24.2)</w:t>
            </w:r>
          </w:p>
        </w:tc>
      </w:tr>
      <w:tr w:rsidR="0079242B" w:rsidRPr="005C646A" w14:paraId="2CF5D49A" w14:textId="77777777" w:rsidTr="0079242B">
        <w:trPr>
          <w:trHeight w:val="70"/>
        </w:trPr>
        <w:tc>
          <w:tcPr>
            <w:tcW w:w="1255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7B9403A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color w:val="000000"/>
                <w:sz w:val="16"/>
                <w:szCs w:val="16"/>
              </w:rPr>
              <w:t>HPV neg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8E1C51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26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6851E86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43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294D9F58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2 (0.03-0.45)</w:t>
            </w:r>
            <w:r w:rsidRPr="005C646A">
              <w:rPr>
                <w:rFonts w:ascii="Arial" w:hAnsi="Arial" w:cs="Arial"/>
                <w:color w:val="00000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1E6CA56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2DED1724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08 (0.07-0.08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B9D8802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2 (0.3-0.6)</w:t>
            </w:r>
          </w:p>
        </w:tc>
        <w:tc>
          <w:tcPr>
            <w:tcW w:w="16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5779CF3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0.3 (0.2-0.4)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8CD0998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sz w:val="16"/>
                <w:szCs w:val="16"/>
              </w:rPr>
              <w:t>0.9 (0.6-1.3)</w:t>
            </w:r>
          </w:p>
        </w:tc>
      </w:tr>
      <w:tr w:rsidR="0079242B" w:rsidRPr="005C646A" w14:paraId="3FD9E121" w14:textId="77777777" w:rsidTr="0079242B">
        <w:trPr>
          <w:trHeight w:val="70"/>
        </w:trPr>
        <w:tc>
          <w:tcPr>
            <w:tcW w:w="12955" w:type="dxa"/>
            <w:gridSpan w:val="9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DE9DD4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5C646A">
              <w:rPr>
                <w:rFonts w:ascii="Arial" w:hAnsi="Arial" w:cs="Arial"/>
                <w:b/>
                <w:color w:val="000000"/>
                <w:sz w:val="16"/>
                <w:szCs w:val="16"/>
              </w:rPr>
              <w:t>Abbreviations:</w:t>
            </w:r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 xml:space="preserve"> ≥CIN3, cervical intraepithelial neoplasia, grade 3 or worse; BL, baseline; </w:t>
            </w:r>
            <w:proofErr w:type="spellStart"/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>yr</w:t>
            </w:r>
            <w:proofErr w:type="spellEnd"/>
            <w:r w:rsidRPr="005C646A">
              <w:rPr>
                <w:rFonts w:ascii="Arial" w:hAnsi="Arial" w:cs="Arial"/>
                <w:color w:val="000000"/>
                <w:sz w:val="16"/>
                <w:szCs w:val="16"/>
              </w:rPr>
              <w:t xml:space="preserve">, year; HPV, human papillomavirus; GT, genotype; yrs, years; n/r, not reported;  neg, </w:t>
            </w:r>
            <w:r w:rsidRPr="0018338E">
              <w:rPr>
                <w:rFonts w:ascii="Arial" w:hAnsi="Arial" w:cs="Arial"/>
                <w:color w:val="000000"/>
                <w:sz w:val="16"/>
                <w:szCs w:val="16"/>
              </w:rPr>
              <w:t xml:space="preserve">negative; pos, positive; GO, Gynecologic Oncology; IJC, International Journal of Cancer; </w:t>
            </w:r>
            <w:proofErr w:type="spellStart"/>
            <w:r w:rsidRPr="0018338E">
              <w:rPr>
                <w:rFonts w:ascii="Arial" w:hAnsi="Arial" w:cs="Arial"/>
                <w:color w:val="000000"/>
                <w:sz w:val="16"/>
                <w:szCs w:val="16"/>
              </w:rPr>
              <w:t>BrJC</w:t>
            </w:r>
            <w:proofErr w:type="spellEnd"/>
            <w:r w:rsidRPr="0018338E">
              <w:rPr>
                <w:rFonts w:ascii="Arial" w:hAnsi="Arial" w:cs="Arial"/>
                <w:color w:val="000000"/>
                <w:sz w:val="16"/>
                <w:szCs w:val="16"/>
              </w:rPr>
              <w:t xml:space="preserve">, British Journal of Cancer; HTA-HNS, </w:t>
            </w:r>
            <w:r w:rsidRPr="0018338E">
              <w:rPr>
                <w:rFonts w:ascii="Arial" w:hAnsi="Arial" w:cs="Arial"/>
                <w:sz w:val="16"/>
                <w:szCs w:val="16"/>
              </w:rPr>
              <w:t>Health Technology Assessment-National Institute for Health Research (United Kingdom)</w:t>
            </w:r>
          </w:p>
        </w:tc>
      </w:tr>
      <w:tr w:rsidR="0079242B" w:rsidRPr="005C646A" w14:paraId="6DA124F7" w14:textId="77777777" w:rsidTr="0079242B">
        <w:trPr>
          <w:trHeight w:val="70"/>
        </w:trPr>
        <w:tc>
          <w:tcPr>
            <w:tcW w:w="12955" w:type="dxa"/>
            <w:gridSpan w:val="9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49E72A7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79242B" w:rsidRPr="005C646A" w14:paraId="3CBD5EDB" w14:textId="77777777" w:rsidTr="0079242B">
        <w:tc>
          <w:tcPr>
            <w:tcW w:w="12955" w:type="dxa"/>
            <w:gridSpan w:val="9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A140FB0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C646A">
              <w:rPr>
                <w:rFonts w:ascii="Arial" w:hAnsi="Arial" w:cs="Arial"/>
                <w:b/>
                <w:color w:val="000000"/>
                <w:sz w:val="16"/>
                <w:szCs w:val="16"/>
                <w:vertAlign w:val="superscript"/>
              </w:rPr>
              <w:t>a</w:t>
            </w:r>
            <w:r w:rsidRPr="005C646A">
              <w:rPr>
                <w:rFonts w:ascii="Arial" w:hAnsi="Arial" w:cs="Arial"/>
                <w:sz w:val="16"/>
                <w:szCs w:val="16"/>
              </w:rPr>
              <w:t>Risk</w:t>
            </w:r>
            <w:proofErr w:type="spellEnd"/>
            <w:r w:rsidRPr="005C646A">
              <w:rPr>
                <w:rFonts w:ascii="Arial" w:hAnsi="Arial" w:cs="Arial"/>
                <w:sz w:val="16"/>
                <w:szCs w:val="16"/>
              </w:rPr>
              <w:t xml:space="preserve"> listed as percent value with corresponding lower and upper confidence intervals in parentheses</w:t>
            </w:r>
          </w:p>
          <w:p w14:paraId="4EAACBCC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C646A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  <w:r w:rsidRPr="005C646A">
              <w:rPr>
                <w:rFonts w:ascii="Arial" w:hAnsi="Arial" w:cs="Arial"/>
                <w:sz w:val="16"/>
                <w:szCs w:val="16"/>
              </w:rPr>
              <w:t>These</w:t>
            </w:r>
            <w:proofErr w:type="spellEnd"/>
            <w:r w:rsidRPr="005C646A">
              <w:rPr>
                <w:rFonts w:ascii="Arial" w:hAnsi="Arial" w:cs="Arial"/>
                <w:sz w:val="16"/>
                <w:szCs w:val="16"/>
              </w:rPr>
              <w:t xml:space="preserve"> values were not presented in Vaughan et al., 2018; however,  they are from the same BD Onclarity™ US PMA Baseline Study data set as the values presented by Vaughan and colleagues and were communicated by the authors</w:t>
            </w:r>
          </w:p>
          <w:p w14:paraId="09592A6D" w14:textId="77777777" w:rsidR="0079242B" w:rsidRPr="005C646A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</w:tr>
    </w:tbl>
    <w:p w14:paraId="59038272" w14:textId="77777777" w:rsidR="0079242B" w:rsidRDefault="0079242B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sectPr w:rsidR="0079242B" w:rsidSect="008F0EEF">
      <w:headerReference w:type="default" r:id="rId8"/>
      <w:footerReference w:type="default" r:id="rId9"/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77EF511" w16cid:durableId="20928551"/>
  <w16cid:commentId w16cid:paraId="22DE4BD9" w16cid:durableId="20928509"/>
  <w16cid:commentId w16cid:paraId="0A48EDF2" w16cid:durableId="20928571"/>
  <w16cid:commentId w16cid:paraId="53E9C723" w16cid:durableId="209289B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8233800" w14:textId="77777777" w:rsidR="00786825" w:rsidRDefault="00786825" w:rsidP="0077063B">
      <w:pPr>
        <w:spacing w:after="0" w:line="240" w:lineRule="auto"/>
      </w:pPr>
      <w:r>
        <w:separator/>
      </w:r>
    </w:p>
  </w:endnote>
  <w:endnote w:type="continuationSeparator" w:id="0">
    <w:p w14:paraId="337731FE" w14:textId="77777777" w:rsidR="00786825" w:rsidRDefault="00786825" w:rsidP="007706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8010799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659B91DB" w14:textId="4CB420BD" w:rsidR="00270F27" w:rsidRDefault="00270F27" w:rsidP="00DF07AA">
        <w:pPr>
          <w:pStyle w:val="Footer"/>
          <w:jc w:val="center"/>
          <w:rPr>
            <w:noProof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455C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6C374F2" w14:textId="77777777" w:rsidR="00786825" w:rsidRDefault="00786825" w:rsidP="0077063B">
      <w:pPr>
        <w:spacing w:after="0" w:line="240" w:lineRule="auto"/>
      </w:pPr>
      <w:r>
        <w:separator/>
      </w:r>
    </w:p>
  </w:footnote>
  <w:footnote w:type="continuationSeparator" w:id="0">
    <w:p w14:paraId="08DA7ACE" w14:textId="77777777" w:rsidR="00786825" w:rsidRDefault="00786825" w:rsidP="0077063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FD17AD1" w14:textId="2F7E4150" w:rsidR="00270F27" w:rsidRPr="0077063B" w:rsidRDefault="00270F27">
    <w:pPr>
      <w:pStyle w:val="Header"/>
      <w:rPr>
        <w:rFonts w:ascii="Times New Roman" w:hAnsi="Times New Roman" w:cs="Times New Roman"/>
        <w:sz w:val="24"/>
        <w:szCs w:val="24"/>
      </w:rPr>
    </w:pPr>
    <w:r w:rsidRPr="009266B9">
      <w:rPr>
        <w:rFonts w:ascii="Times New Roman" w:hAnsi="Times New Roman" w:cs="Times New Roman"/>
        <w:sz w:val="24"/>
        <w:szCs w:val="24"/>
      </w:rPr>
      <w:t>HPV Genotyping in Risk-based Screening</w:t>
    </w:r>
    <w:r w:rsidR="00DF07AA">
      <w:rPr>
        <w:rFonts w:ascii="Times New Roman" w:hAnsi="Times New Roman" w:cs="Times New Roman"/>
        <w:sz w:val="24"/>
        <w:szCs w:val="24"/>
      </w:rPr>
      <w:t xml:space="preserve">                    Bonde et al., 2019            </w:t>
    </w:r>
    <w:r w:rsidR="00DF07AA">
      <w:rPr>
        <w:rFonts w:ascii="Times New Roman" w:hAnsi="Times New Roman" w:cs="Times New Roman"/>
        <w:sz w:val="24"/>
        <w:szCs w:val="24"/>
      </w:rPr>
      <w:tab/>
      <w:t>JLGTD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C32351"/>
    <w:multiLevelType w:val="multilevel"/>
    <w:tmpl w:val="202CA5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329650E"/>
    <w:multiLevelType w:val="hybridMultilevel"/>
    <w:tmpl w:val="0D442A14"/>
    <w:lvl w:ilvl="0" w:tplc="A528576A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</w:lvl>
    <w:lvl w:ilvl="1" w:tplc="F1B2F02E" w:tentative="1">
      <w:start w:val="1"/>
      <w:numFmt w:val="decimal"/>
      <w:lvlText w:val="(%2)"/>
      <w:lvlJc w:val="left"/>
      <w:pPr>
        <w:tabs>
          <w:tab w:val="num" w:pos="1440"/>
        </w:tabs>
        <w:ind w:left="1440" w:hanging="360"/>
      </w:pPr>
    </w:lvl>
    <w:lvl w:ilvl="2" w:tplc="B3789E40" w:tentative="1">
      <w:start w:val="1"/>
      <w:numFmt w:val="decimal"/>
      <w:lvlText w:val="(%3)"/>
      <w:lvlJc w:val="left"/>
      <w:pPr>
        <w:tabs>
          <w:tab w:val="num" w:pos="2160"/>
        </w:tabs>
        <w:ind w:left="2160" w:hanging="360"/>
      </w:pPr>
    </w:lvl>
    <w:lvl w:ilvl="3" w:tplc="64DCAB24" w:tentative="1">
      <w:start w:val="1"/>
      <w:numFmt w:val="decimal"/>
      <w:lvlText w:val="(%4)"/>
      <w:lvlJc w:val="left"/>
      <w:pPr>
        <w:tabs>
          <w:tab w:val="num" w:pos="2880"/>
        </w:tabs>
        <w:ind w:left="2880" w:hanging="360"/>
      </w:pPr>
    </w:lvl>
    <w:lvl w:ilvl="4" w:tplc="01927B50" w:tentative="1">
      <w:start w:val="1"/>
      <w:numFmt w:val="decimal"/>
      <w:lvlText w:val="(%5)"/>
      <w:lvlJc w:val="left"/>
      <w:pPr>
        <w:tabs>
          <w:tab w:val="num" w:pos="3600"/>
        </w:tabs>
        <w:ind w:left="3600" w:hanging="360"/>
      </w:pPr>
    </w:lvl>
    <w:lvl w:ilvl="5" w:tplc="299C922A" w:tentative="1">
      <w:start w:val="1"/>
      <w:numFmt w:val="decimal"/>
      <w:lvlText w:val="(%6)"/>
      <w:lvlJc w:val="left"/>
      <w:pPr>
        <w:tabs>
          <w:tab w:val="num" w:pos="4320"/>
        </w:tabs>
        <w:ind w:left="4320" w:hanging="360"/>
      </w:pPr>
    </w:lvl>
    <w:lvl w:ilvl="6" w:tplc="EF38BD22" w:tentative="1">
      <w:start w:val="1"/>
      <w:numFmt w:val="decimal"/>
      <w:lvlText w:val="(%7)"/>
      <w:lvlJc w:val="left"/>
      <w:pPr>
        <w:tabs>
          <w:tab w:val="num" w:pos="5040"/>
        </w:tabs>
        <w:ind w:left="5040" w:hanging="360"/>
      </w:pPr>
    </w:lvl>
    <w:lvl w:ilvl="7" w:tplc="75E2CE20" w:tentative="1">
      <w:start w:val="1"/>
      <w:numFmt w:val="decimal"/>
      <w:lvlText w:val="(%8)"/>
      <w:lvlJc w:val="left"/>
      <w:pPr>
        <w:tabs>
          <w:tab w:val="num" w:pos="5760"/>
        </w:tabs>
        <w:ind w:left="5760" w:hanging="360"/>
      </w:pPr>
    </w:lvl>
    <w:lvl w:ilvl="8" w:tplc="4EA46964" w:tentative="1">
      <w:start w:val="1"/>
      <w:numFmt w:val="decimal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C607698"/>
    <w:multiLevelType w:val="hybridMultilevel"/>
    <w:tmpl w:val="D6DEAED6"/>
    <w:lvl w:ilvl="0" w:tplc="EDB875CA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</w:lvl>
    <w:lvl w:ilvl="1" w:tplc="38A219F4" w:tentative="1">
      <w:start w:val="1"/>
      <w:numFmt w:val="decimal"/>
      <w:lvlText w:val="(%2)"/>
      <w:lvlJc w:val="left"/>
      <w:pPr>
        <w:tabs>
          <w:tab w:val="num" w:pos="1440"/>
        </w:tabs>
        <w:ind w:left="1440" w:hanging="360"/>
      </w:pPr>
    </w:lvl>
    <w:lvl w:ilvl="2" w:tplc="E5268EB4" w:tentative="1">
      <w:start w:val="1"/>
      <w:numFmt w:val="decimal"/>
      <w:lvlText w:val="(%3)"/>
      <w:lvlJc w:val="left"/>
      <w:pPr>
        <w:tabs>
          <w:tab w:val="num" w:pos="2160"/>
        </w:tabs>
        <w:ind w:left="2160" w:hanging="360"/>
      </w:pPr>
    </w:lvl>
    <w:lvl w:ilvl="3" w:tplc="1AFE05A2" w:tentative="1">
      <w:start w:val="1"/>
      <w:numFmt w:val="decimal"/>
      <w:lvlText w:val="(%4)"/>
      <w:lvlJc w:val="left"/>
      <w:pPr>
        <w:tabs>
          <w:tab w:val="num" w:pos="2880"/>
        </w:tabs>
        <w:ind w:left="2880" w:hanging="360"/>
      </w:pPr>
    </w:lvl>
    <w:lvl w:ilvl="4" w:tplc="7A9C2B2C" w:tentative="1">
      <w:start w:val="1"/>
      <w:numFmt w:val="decimal"/>
      <w:lvlText w:val="(%5)"/>
      <w:lvlJc w:val="left"/>
      <w:pPr>
        <w:tabs>
          <w:tab w:val="num" w:pos="3600"/>
        </w:tabs>
        <w:ind w:left="3600" w:hanging="360"/>
      </w:pPr>
    </w:lvl>
    <w:lvl w:ilvl="5" w:tplc="BFEE8EBC" w:tentative="1">
      <w:start w:val="1"/>
      <w:numFmt w:val="decimal"/>
      <w:lvlText w:val="(%6)"/>
      <w:lvlJc w:val="left"/>
      <w:pPr>
        <w:tabs>
          <w:tab w:val="num" w:pos="4320"/>
        </w:tabs>
        <w:ind w:left="4320" w:hanging="360"/>
      </w:pPr>
    </w:lvl>
    <w:lvl w:ilvl="6" w:tplc="25DA6A56" w:tentative="1">
      <w:start w:val="1"/>
      <w:numFmt w:val="decimal"/>
      <w:lvlText w:val="(%7)"/>
      <w:lvlJc w:val="left"/>
      <w:pPr>
        <w:tabs>
          <w:tab w:val="num" w:pos="5040"/>
        </w:tabs>
        <w:ind w:left="5040" w:hanging="360"/>
      </w:pPr>
    </w:lvl>
    <w:lvl w:ilvl="7" w:tplc="F034BC52" w:tentative="1">
      <w:start w:val="1"/>
      <w:numFmt w:val="decimal"/>
      <w:lvlText w:val="(%8)"/>
      <w:lvlJc w:val="left"/>
      <w:pPr>
        <w:tabs>
          <w:tab w:val="num" w:pos="5760"/>
        </w:tabs>
        <w:ind w:left="5760" w:hanging="360"/>
      </w:pPr>
    </w:lvl>
    <w:lvl w:ilvl="8" w:tplc="32E02308" w:tentative="1">
      <w:start w:val="1"/>
      <w:numFmt w:val="decimal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F110D6D"/>
    <w:multiLevelType w:val="hybridMultilevel"/>
    <w:tmpl w:val="5BC654E0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54C83506"/>
    <w:multiLevelType w:val="hybridMultilevel"/>
    <w:tmpl w:val="DF86D4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6D4332E"/>
    <w:multiLevelType w:val="hybridMultilevel"/>
    <w:tmpl w:val="5B4E18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5"/>
  </w:num>
  <w:num w:numId="4">
    <w:abstractNumId w:val="2"/>
  </w:num>
  <w:num w:numId="5">
    <w:abstractNumId w:val="1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fr-FR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da-DK" w:vendorID="64" w:dllVersion="0" w:nlCheck="1" w:checkStyle="0"/>
  <w:activeWritingStyle w:appName="MSWord" w:lang="it-IT" w:vendorID="64" w:dllVersion="6" w:nlCheck="1" w:checkStyle="0"/>
  <w:activeWritingStyle w:appName="MSWord" w:lang="en-US" w:vendorID="64" w:dllVersion="131078" w:nlCheck="1" w:checkStyle="1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Gynecologic Oncology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zeftrrtxyzdvame22rmvaxz1pedp0ptw9er5&quot;&gt;2019.01.29_Medial Affairs&lt;record-ids&gt;&lt;item&gt;250&lt;/item&gt;&lt;item&gt;614&lt;/item&gt;&lt;item&gt;811&lt;/item&gt;&lt;item&gt;2283&lt;/item&gt;&lt;item&gt;2289&lt;/item&gt;&lt;item&gt;2295&lt;/item&gt;&lt;item&gt;2385&lt;/item&gt;&lt;item&gt;2387&lt;/item&gt;&lt;item&gt;2394&lt;/item&gt;&lt;item&gt;2399&lt;/item&gt;&lt;item&gt;2401&lt;/item&gt;&lt;item&gt;2403&lt;/item&gt;&lt;item&gt;2405&lt;/item&gt;&lt;item&gt;2410&lt;/item&gt;&lt;item&gt;2412&lt;/item&gt;&lt;item&gt;2413&lt;/item&gt;&lt;item&gt;2417&lt;/item&gt;&lt;item&gt;2421&lt;/item&gt;&lt;item&gt;2463&lt;/item&gt;&lt;item&gt;2467&lt;/item&gt;&lt;item&gt;2486&lt;/item&gt;&lt;item&gt;2570&lt;/item&gt;&lt;item&gt;2723&lt;/item&gt;&lt;item&gt;3161&lt;/item&gt;&lt;item&gt;3316&lt;/item&gt;&lt;item&gt;3502&lt;/item&gt;&lt;item&gt;3507&lt;/item&gt;&lt;item&gt;3508&lt;/item&gt;&lt;item&gt;3621&lt;/item&gt;&lt;item&gt;3657&lt;/item&gt;&lt;item&gt;3955&lt;/item&gt;&lt;item&gt;3962&lt;/item&gt;&lt;item&gt;4393&lt;/item&gt;&lt;item&gt;4404&lt;/item&gt;&lt;item&gt;4408&lt;/item&gt;&lt;item&gt;4409&lt;/item&gt;&lt;item&gt;4410&lt;/item&gt;&lt;item&gt;4425&lt;/item&gt;&lt;item&gt;4430&lt;/item&gt;&lt;item&gt;5597&lt;/item&gt;&lt;item&gt;5598&lt;/item&gt;&lt;item&gt;5672&lt;/item&gt;&lt;item&gt;5675&lt;/item&gt;&lt;item&gt;5676&lt;/item&gt;&lt;item&gt;5677&lt;/item&gt;&lt;item&gt;5680&lt;/item&gt;&lt;item&gt;5684&lt;/item&gt;&lt;item&gt;5898&lt;/item&gt;&lt;/record-ids&gt;&lt;/item&gt;&lt;/Libraries&gt;"/>
  </w:docVars>
  <w:rsids>
    <w:rsidRoot w:val="00914D48"/>
    <w:rsid w:val="00000A00"/>
    <w:rsid w:val="000028CF"/>
    <w:rsid w:val="00003DB8"/>
    <w:rsid w:val="0000583C"/>
    <w:rsid w:val="000061E3"/>
    <w:rsid w:val="00010975"/>
    <w:rsid w:val="00017892"/>
    <w:rsid w:val="00024185"/>
    <w:rsid w:val="0002428E"/>
    <w:rsid w:val="0003169C"/>
    <w:rsid w:val="000358EB"/>
    <w:rsid w:val="0004013B"/>
    <w:rsid w:val="00041164"/>
    <w:rsid w:val="0004320E"/>
    <w:rsid w:val="00045ECD"/>
    <w:rsid w:val="00053263"/>
    <w:rsid w:val="00054043"/>
    <w:rsid w:val="000542E4"/>
    <w:rsid w:val="00056585"/>
    <w:rsid w:val="000569EE"/>
    <w:rsid w:val="0006077D"/>
    <w:rsid w:val="00060ED3"/>
    <w:rsid w:val="00063523"/>
    <w:rsid w:val="00065164"/>
    <w:rsid w:val="00073109"/>
    <w:rsid w:val="0007550C"/>
    <w:rsid w:val="00082F04"/>
    <w:rsid w:val="00091CC8"/>
    <w:rsid w:val="00097993"/>
    <w:rsid w:val="00097E54"/>
    <w:rsid w:val="000A0600"/>
    <w:rsid w:val="000A3871"/>
    <w:rsid w:val="000A3AB9"/>
    <w:rsid w:val="000B49A3"/>
    <w:rsid w:val="000B5F61"/>
    <w:rsid w:val="000B6144"/>
    <w:rsid w:val="000B6688"/>
    <w:rsid w:val="000C2110"/>
    <w:rsid w:val="000C2C5D"/>
    <w:rsid w:val="000C5BB3"/>
    <w:rsid w:val="000D2770"/>
    <w:rsid w:val="000D4DE5"/>
    <w:rsid w:val="000D5C22"/>
    <w:rsid w:val="000D76B8"/>
    <w:rsid w:val="000E3599"/>
    <w:rsid w:val="000E3786"/>
    <w:rsid w:val="000E3D18"/>
    <w:rsid w:val="000E5B0E"/>
    <w:rsid w:val="000E7B08"/>
    <w:rsid w:val="000F0F19"/>
    <w:rsid w:val="000F3718"/>
    <w:rsid w:val="000F5F78"/>
    <w:rsid w:val="000F61B1"/>
    <w:rsid w:val="000F649B"/>
    <w:rsid w:val="000F745D"/>
    <w:rsid w:val="00100081"/>
    <w:rsid w:val="00100D2F"/>
    <w:rsid w:val="00102795"/>
    <w:rsid w:val="00102C17"/>
    <w:rsid w:val="00103862"/>
    <w:rsid w:val="0010438E"/>
    <w:rsid w:val="0010596C"/>
    <w:rsid w:val="001101F2"/>
    <w:rsid w:val="00110D79"/>
    <w:rsid w:val="0011341A"/>
    <w:rsid w:val="0011525D"/>
    <w:rsid w:val="001162D5"/>
    <w:rsid w:val="00116896"/>
    <w:rsid w:val="00116FB9"/>
    <w:rsid w:val="00122DAC"/>
    <w:rsid w:val="001251C8"/>
    <w:rsid w:val="00125889"/>
    <w:rsid w:val="001302CE"/>
    <w:rsid w:val="00132A3F"/>
    <w:rsid w:val="00142061"/>
    <w:rsid w:val="00143D3E"/>
    <w:rsid w:val="001506B7"/>
    <w:rsid w:val="001646D1"/>
    <w:rsid w:val="00164B49"/>
    <w:rsid w:val="00166A03"/>
    <w:rsid w:val="00167944"/>
    <w:rsid w:val="00167E74"/>
    <w:rsid w:val="00170F42"/>
    <w:rsid w:val="00171B28"/>
    <w:rsid w:val="001811B2"/>
    <w:rsid w:val="00181BAB"/>
    <w:rsid w:val="00182196"/>
    <w:rsid w:val="001835F2"/>
    <w:rsid w:val="00195F7A"/>
    <w:rsid w:val="00197ACA"/>
    <w:rsid w:val="001A074A"/>
    <w:rsid w:val="001A573C"/>
    <w:rsid w:val="001A73C9"/>
    <w:rsid w:val="001B2A14"/>
    <w:rsid w:val="001B3DCC"/>
    <w:rsid w:val="001C028D"/>
    <w:rsid w:val="001C1476"/>
    <w:rsid w:val="001C260A"/>
    <w:rsid w:val="001C61CB"/>
    <w:rsid w:val="001D341C"/>
    <w:rsid w:val="001D364D"/>
    <w:rsid w:val="001D4687"/>
    <w:rsid w:val="001D75A7"/>
    <w:rsid w:val="001E142F"/>
    <w:rsid w:val="001E303D"/>
    <w:rsid w:val="001E4397"/>
    <w:rsid w:val="001F309B"/>
    <w:rsid w:val="001F62F8"/>
    <w:rsid w:val="001F768D"/>
    <w:rsid w:val="0020132C"/>
    <w:rsid w:val="00205F5F"/>
    <w:rsid w:val="002152C5"/>
    <w:rsid w:val="0022116C"/>
    <w:rsid w:val="00221CA7"/>
    <w:rsid w:val="00230E4A"/>
    <w:rsid w:val="00233720"/>
    <w:rsid w:val="00234C3D"/>
    <w:rsid w:val="00237142"/>
    <w:rsid w:val="0024602D"/>
    <w:rsid w:val="00247531"/>
    <w:rsid w:val="002501E5"/>
    <w:rsid w:val="00250BB0"/>
    <w:rsid w:val="0025365A"/>
    <w:rsid w:val="00255D87"/>
    <w:rsid w:val="00255F4E"/>
    <w:rsid w:val="0025796E"/>
    <w:rsid w:val="0026185B"/>
    <w:rsid w:val="00265AEB"/>
    <w:rsid w:val="00265C4F"/>
    <w:rsid w:val="00270F27"/>
    <w:rsid w:val="00276627"/>
    <w:rsid w:val="002777BE"/>
    <w:rsid w:val="0028166D"/>
    <w:rsid w:val="00286436"/>
    <w:rsid w:val="00286BC5"/>
    <w:rsid w:val="0028799E"/>
    <w:rsid w:val="00295775"/>
    <w:rsid w:val="002967CE"/>
    <w:rsid w:val="002A5D2A"/>
    <w:rsid w:val="002A5DE7"/>
    <w:rsid w:val="002A65DE"/>
    <w:rsid w:val="002B04B7"/>
    <w:rsid w:val="002B08EE"/>
    <w:rsid w:val="002B43CE"/>
    <w:rsid w:val="002B5A81"/>
    <w:rsid w:val="002C118F"/>
    <w:rsid w:val="002C228B"/>
    <w:rsid w:val="002C6E40"/>
    <w:rsid w:val="002D13A7"/>
    <w:rsid w:val="002D1866"/>
    <w:rsid w:val="002D2016"/>
    <w:rsid w:val="002D2B20"/>
    <w:rsid w:val="002D73C8"/>
    <w:rsid w:val="002F064A"/>
    <w:rsid w:val="003025CA"/>
    <w:rsid w:val="0030272A"/>
    <w:rsid w:val="003029C9"/>
    <w:rsid w:val="0030739A"/>
    <w:rsid w:val="00314720"/>
    <w:rsid w:val="00316258"/>
    <w:rsid w:val="0031763E"/>
    <w:rsid w:val="00324CB2"/>
    <w:rsid w:val="00326EF1"/>
    <w:rsid w:val="00327E87"/>
    <w:rsid w:val="0033450B"/>
    <w:rsid w:val="00335ACD"/>
    <w:rsid w:val="00340915"/>
    <w:rsid w:val="00341706"/>
    <w:rsid w:val="00342DB4"/>
    <w:rsid w:val="00345384"/>
    <w:rsid w:val="00346782"/>
    <w:rsid w:val="00347508"/>
    <w:rsid w:val="00350E2C"/>
    <w:rsid w:val="00350FE4"/>
    <w:rsid w:val="003512C5"/>
    <w:rsid w:val="00351F91"/>
    <w:rsid w:val="003554F8"/>
    <w:rsid w:val="003615A7"/>
    <w:rsid w:val="00362E59"/>
    <w:rsid w:val="003650D9"/>
    <w:rsid w:val="003713AF"/>
    <w:rsid w:val="00374F46"/>
    <w:rsid w:val="00375EC2"/>
    <w:rsid w:val="0038076B"/>
    <w:rsid w:val="00381F0A"/>
    <w:rsid w:val="00382483"/>
    <w:rsid w:val="00383272"/>
    <w:rsid w:val="00386DE2"/>
    <w:rsid w:val="00392B1C"/>
    <w:rsid w:val="003A4EDA"/>
    <w:rsid w:val="003A6001"/>
    <w:rsid w:val="003A6043"/>
    <w:rsid w:val="003B01C5"/>
    <w:rsid w:val="003B03D6"/>
    <w:rsid w:val="003B2832"/>
    <w:rsid w:val="003B31A0"/>
    <w:rsid w:val="003B5E69"/>
    <w:rsid w:val="003B7C2D"/>
    <w:rsid w:val="003C0E18"/>
    <w:rsid w:val="003C17CE"/>
    <w:rsid w:val="003C1BC8"/>
    <w:rsid w:val="003C27AE"/>
    <w:rsid w:val="003C49DF"/>
    <w:rsid w:val="003C559D"/>
    <w:rsid w:val="003C6C27"/>
    <w:rsid w:val="003C7743"/>
    <w:rsid w:val="003D32E9"/>
    <w:rsid w:val="003D5B44"/>
    <w:rsid w:val="003D6933"/>
    <w:rsid w:val="003E0E91"/>
    <w:rsid w:val="003E4731"/>
    <w:rsid w:val="003E4983"/>
    <w:rsid w:val="003F1609"/>
    <w:rsid w:val="003F22A9"/>
    <w:rsid w:val="003F3132"/>
    <w:rsid w:val="003F4EE7"/>
    <w:rsid w:val="00400273"/>
    <w:rsid w:val="00405566"/>
    <w:rsid w:val="00406354"/>
    <w:rsid w:val="00406FAC"/>
    <w:rsid w:val="00407A0C"/>
    <w:rsid w:val="00410B27"/>
    <w:rsid w:val="0041330B"/>
    <w:rsid w:val="00416847"/>
    <w:rsid w:val="00416A4F"/>
    <w:rsid w:val="0042540D"/>
    <w:rsid w:val="004259E2"/>
    <w:rsid w:val="00432CCE"/>
    <w:rsid w:val="004343DD"/>
    <w:rsid w:val="00435712"/>
    <w:rsid w:val="00442439"/>
    <w:rsid w:val="00444DB5"/>
    <w:rsid w:val="00445A0A"/>
    <w:rsid w:val="00447910"/>
    <w:rsid w:val="00450759"/>
    <w:rsid w:val="00451004"/>
    <w:rsid w:val="004529A3"/>
    <w:rsid w:val="00455B46"/>
    <w:rsid w:val="00456090"/>
    <w:rsid w:val="00461734"/>
    <w:rsid w:val="004620CB"/>
    <w:rsid w:val="00466106"/>
    <w:rsid w:val="00466C15"/>
    <w:rsid w:val="00466FA4"/>
    <w:rsid w:val="00470BFF"/>
    <w:rsid w:val="004719BD"/>
    <w:rsid w:val="00471C71"/>
    <w:rsid w:val="004728B0"/>
    <w:rsid w:val="00475250"/>
    <w:rsid w:val="0047644C"/>
    <w:rsid w:val="0048172F"/>
    <w:rsid w:val="00482D36"/>
    <w:rsid w:val="004859BD"/>
    <w:rsid w:val="00491232"/>
    <w:rsid w:val="00491F92"/>
    <w:rsid w:val="00496837"/>
    <w:rsid w:val="004A3933"/>
    <w:rsid w:val="004B099F"/>
    <w:rsid w:val="004B2182"/>
    <w:rsid w:val="004B23E0"/>
    <w:rsid w:val="004B317C"/>
    <w:rsid w:val="004C19AA"/>
    <w:rsid w:val="004C50CB"/>
    <w:rsid w:val="004D0522"/>
    <w:rsid w:val="004D0A99"/>
    <w:rsid w:val="004D3C94"/>
    <w:rsid w:val="004D621B"/>
    <w:rsid w:val="004D6533"/>
    <w:rsid w:val="004D6F02"/>
    <w:rsid w:val="004D78AF"/>
    <w:rsid w:val="004E2D55"/>
    <w:rsid w:val="004E3712"/>
    <w:rsid w:val="004E371D"/>
    <w:rsid w:val="004E3914"/>
    <w:rsid w:val="004F43E4"/>
    <w:rsid w:val="004F69D5"/>
    <w:rsid w:val="004F756E"/>
    <w:rsid w:val="00500254"/>
    <w:rsid w:val="00500D08"/>
    <w:rsid w:val="00504561"/>
    <w:rsid w:val="00506310"/>
    <w:rsid w:val="005111F3"/>
    <w:rsid w:val="00530DF0"/>
    <w:rsid w:val="00531F08"/>
    <w:rsid w:val="00533E1B"/>
    <w:rsid w:val="005365B4"/>
    <w:rsid w:val="00536A30"/>
    <w:rsid w:val="00541C65"/>
    <w:rsid w:val="005455CD"/>
    <w:rsid w:val="005476AA"/>
    <w:rsid w:val="00547FA1"/>
    <w:rsid w:val="0055048D"/>
    <w:rsid w:val="00552BB8"/>
    <w:rsid w:val="00563285"/>
    <w:rsid w:val="005637E5"/>
    <w:rsid w:val="00565D49"/>
    <w:rsid w:val="005701E9"/>
    <w:rsid w:val="00570637"/>
    <w:rsid w:val="005709DE"/>
    <w:rsid w:val="005727FB"/>
    <w:rsid w:val="00572AFA"/>
    <w:rsid w:val="00576D70"/>
    <w:rsid w:val="00580784"/>
    <w:rsid w:val="005809E7"/>
    <w:rsid w:val="00587F4A"/>
    <w:rsid w:val="0059045E"/>
    <w:rsid w:val="00590BD2"/>
    <w:rsid w:val="00591215"/>
    <w:rsid w:val="005966AB"/>
    <w:rsid w:val="005971D9"/>
    <w:rsid w:val="005A19D2"/>
    <w:rsid w:val="005A421D"/>
    <w:rsid w:val="005A43E8"/>
    <w:rsid w:val="005A645F"/>
    <w:rsid w:val="005A7688"/>
    <w:rsid w:val="005B1366"/>
    <w:rsid w:val="005C355A"/>
    <w:rsid w:val="005C3667"/>
    <w:rsid w:val="005C4049"/>
    <w:rsid w:val="005C646A"/>
    <w:rsid w:val="005D3F9E"/>
    <w:rsid w:val="005D533B"/>
    <w:rsid w:val="005D563E"/>
    <w:rsid w:val="005D56F7"/>
    <w:rsid w:val="005E393A"/>
    <w:rsid w:val="005E4CD7"/>
    <w:rsid w:val="005F1053"/>
    <w:rsid w:val="005F1DB0"/>
    <w:rsid w:val="005F2D40"/>
    <w:rsid w:val="005F4A0D"/>
    <w:rsid w:val="005F627C"/>
    <w:rsid w:val="005F639E"/>
    <w:rsid w:val="006021A1"/>
    <w:rsid w:val="0060616C"/>
    <w:rsid w:val="006108AB"/>
    <w:rsid w:val="00614630"/>
    <w:rsid w:val="006176EB"/>
    <w:rsid w:val="006350CB"/>
    <w:rsid w:val="00636EDF"/>
    <w:rsid w:val="0063783A"/>
    <w:rsid w:val="00643688"/>
    <w:rsid w:val="00643EB8"/>
    <w:rsid w:val="00651786"/>
    <w:rsid w:val="00651FE0"/>
    <w:rsid w:val="0065658F"/>
    <w:rsid w:val="0065748E"/>
    <w:rsid w:val="0065781F"/>
    <w:rsid w:val="00660759"/>
    <w:rsid w:val="00660DB7"/>
    <w:rsid w:val="006655F5"/>
    <w:rsid w:val="006660CB"/>
    <w:rsid w:val="00667B1E"/>
    <w:rsid w:val="00671723"/>
    <w:rsid w:val="00675913"/>
    <w:rsid w:val="006765FC"/>
    <w:rsid w:val="00677E20"/>
    <w:rsid w:val="00682F70"/>
    <w:rsid w:val="00697B5E"/>
    <w:rsid w:val="00697F6A"/>
    <w:rsid w:val="006A6CC2"/>
    <w:rsid w:val="006A78C9"/>
    <w:rsid w:val="006B064D"/>
    <w:rsid w:val="006B41F7"/>
    <w:rsid w:val="006B4EFC"/>
    <w:rsid w:val="006B7950"/>
    <w:rsid w:val="006C0547"/>
    <w:rsid w:val="006C0A69"/>
    <w:rsid w:val="006C38EF"/>
    <w:rsid w:val="006C4DA8"/>
    <w:rsid w:val="006C5D40"/>
    <w:rsid w:val="006C7B8F"/>
    <w:rsid w:val="006D36C7"/>
    <w:rsid w:val="006E679E"/>
    <w:rsid w:val="006E69FD"/>
    <w:rsid w:val="006E744A"/>
    <w:rsid w:val="006F1C9C"/>
    <w:rsid w:val="006F3E41"/>
    <w:rsid w:val="00700722"/>
    <w:rsid w:val="007017BF"/>
    <w:rsid w:val="007025FF"/>
    <w:rsid w:val="0071488C"/>
    <w:rsid w:val="00714AA7"/>
    <w:rsid w:val="00714BD8"/>
    <w:rsid w:val="007157D8"/>
    <w:rsid w:val="00717B63"/>
    <w:rsid w:val="00721D81"/>
    <w:rsid w:val="00723ED6"/>
    <w:rsid w:val="007269FB"/>
    <w:rsid w:val="007273C8"/>
    <w:rsid w:val="00727546"/>
    <w:rsid w:val="00731550"/>
    <w:rsid w:val="0073402E"/>
    <w:rsid w:val="007402E8"/>
    <w:rsid w:val="00741F79"/>
    <w:rsid w:val="007444C1"/>
    <w:rsid w:val="00751C58"/>
    <w:rsid w:val="00752279"/>
    <w:rsid w:val="007522B7"/>
    <w:rsid w:val="00752810"/>
    <w:rsid w:val="00753FE4"/>
    <w:rsid w:val="0075739F"/>
    <w:rsid w:val="00760255"/>
    <w:rsid w:val="00760AD4"/>
    <w:rsid w:val="00763221"/>
    <w:rsid w:val="007676BB"/>
    <w:rsid w:val="0077063B"/>
    <w:rsid w:val="00770FE7"/>
    <w:rsid w:val="00772AA2"/>
    <w:rsid w:val="00773015"/>
    <w:rsid w:val="00774130"/>
    <w:rsid w:val="00774C20"/>
    <w:rsid w:val="007840B8"/>
    <w:rsid w:val="00786825"/>
    <w:rsid w:val="00790C8C"/>
    <w:rsid w:val="007912B4"/>
    <w:rsid w:val="0079242B"/>
    <w:rsid w:val="007925E4"/>
    <w:rsid w:val="007965B1"/>
    <w:rsid w:val="007967ED"/>
    <w:rsid w:val="00797BB9"/>
    <w:rsid w:val="00797C8A"/>
    <w:rsid w:val="007A7D15"/>
    <w:rsid w:val="007B77EB"/>
    <w:rsid w:val="007C2842"/>
    <w:rsid w:val="007C3670"/>
    <w:rsid w:val="007C3CDB"/>
    <w:rsid w:val="007D401F"/>
    <w:rsid w:val="007D45DC"/>
    <w:rsid w:val="007D4B53"/>
    <w:rsid w:val="007E1438"/>
    <w:rsid w:val="007E1673"/>
    <w:rsid w:val="007E177F"/>
    <w:rsid w:val="007F3111"/>
    <w:rsid w:val="007F5724"/>
    <w:rsid w:val="007F7968"/>
    <w:rsid w:val="008017F3"/>
    <w:rsid w:val="0080508A"/>
    <w:rsid w:val="0080556F"/>
    <w:rsid w:val="00806BB0"/>
    <w:rsid w:val="00812377"/>
    <w:rsid w:val="00813E4B"/>
    <w:rsid w:val="00814D7F"/>
    <w:rsid w:val="008154B7"/>
    <w:rsid w:val="0082038A"/>
    <w:rsid w:val="00824FA2"/>
    <w:rsid w:val="008269E3"/>
    <w:rsid w:val="00827DB0"/>
    <w:rsid w:val="00830BDB"/>
    <w:rsid w:val="00831E0C"/>
    <w:rsid w:val="008330D2"/>
    <w:rsid w:val="008343C8"/>
    <w:rsid w:val="008350DF"/>
    <w:rsid w:val="008379B0"/>
    <w:rsid w:val="00837CA5"/>
    <w:rsid w:val="008401FD"/>
    <w:rsid w:val="00841D22"/>
    <w:rsid w:val="008436D6"/>
    <w:rsid w:val="0084543B"/>
    <w:rsid w:val="008456A4"/>
    <w:rsid w:val="0084756B"/>
    <w:rsid w:val="008517AE"/>
    <w:rsid w:val="008572B3"/>
    <w:rsid w:val="00861210"/>
    <w:rsid w:val="008638F0"/>
    <w:rsid w:val="00864A36"/>
    <w:rsid w:val="00865297"/>
    <w:rsid w:val="00866FD1"/>
    <w:rsid w:val="00867983"/>
    <w:rsid w:val="00877013"/>
    <w:rsid w:val="00880F86"/>
    <w:rsid w:val="0088225B"/>
    <w:rsid w:val="00886FAC"/>
    <w:rsid w:val="00892BCC"/>
    <w:rsid w:val="0089714C"/>
    <w:rsid w:val="008A4F5E"/>
    <w:rsid w:val="008A5916"/>
    <w:rsid w:val="008A780A"/>
    <w:rsid w:val="008B04A2"/>
    <w:rsid w:val="008B2ED9"/>
    <w:rsid w:val="008B4866"/>
    <w:rsid w:val="008B4FE3"/>
    <w:rsid w:val="008B5572"/>
    <w:rsid w:val="008C0A02"/>
    <w:rsid w:val="008C0F9F"/>
    <w:rsid w:val="008C194F"/>
    <w:rsid w:val="008C3287"/>
    <w:rsid w:val="008C37C0"/>
    <w:rsid w:val="008C5B6E"/>
    <w:rsid w:val="008D2B58"/>
    <w:rsid w:val="008D74D2"/>
    <w:rsid w:val="008E0B7E"/>
    <w:rsid w:val="008E1810"/>
    <w:rsid w:val="008F0EEF"/>
    <w:rsid w:val="008F1474"/>
    <w:rsid w:val="008F2332"/>
    <w:rsid w:val="008F47A2"/>
    <w:rsid w:val="008F6BB7"/>
    <w:rsid w:val="009145D5"/>
    <w:rsid w:val="00914D48"/>
    <w:rsid w:val="00924323"/>
    <w:rsid w:val="009266B9"/>
    <w:rsid w:val="00926FEF"/>
    <w:rsid w:val="009274A6"/>
    <w:rsid w:val="00936D17"/>
    <w:rsid w:val="009377E4"/>
    <w:rsid w:val="00941176"/>
    <w:rsid w:val="00941587"/>
    <w:rsid w:val="00946733"/>
    <w:rsid w:val="00947D41"/>
    <w:rsid w:val="00947D45"/>
    <w:rsid w:val="00951D9A"/>
    <w:rsid w:val="00953152"/>
    <w:rsid w:val="0095476E"/>
    <w:rsid w:val="00954F6C"/>
    <w:rsid w:val="00955096"/>
    <w:rsid w:val="00961F8C"/>
    <w:rsid w:val="00963B64"/>
    <w:rsid w:val="009645EE"/>
    <w:rsid w:val="00965941"/>
    <w:rsid w:val="00965A18"/>
    <w:rsid w:val="0096691A"/>
    <w:rsid w:val="009713D0"/>
    <w:rsid w:val="0097157D"/>
    <w:rsid w:val="00972F72"/>
    <w:rsid w:val="009803F9"/>
    <w:rsid w:val="009809BE"/>
    <w:rsid w:val="0098202F"/>
    <w:rsid w:val="00982F93"/>
    <w:rsid w:val="009839B0"/>
    <w:rsid w:val="00987852"/>
    <w:rsid w:val="0099414E"/>
    <w:rsid w:val="0099587F"/>
    <w:rsid w:val="0099671F"/>
    <w:rsid w:val="00997203"/>
    <w:rsid w:val="009A02FC"/>
    <w:rsid w:val="009A1D33"/>
    <w:rsid w:val="009A3010"/>
    <w:rsid w:val="009A3F1D"/>
    <w:rsid w:val="009C0038"/>
    <w:rsid w:val="009C0DA6"/>
    <w:rsid w:val="009C7891"/>
    <w:rsid w:val="009D1F82"/>
    <w:rsid w:val="009D24ED"/>
    <w:rsid w:val="009D4A29"/>
    <w:rsid w:val="009D6177"/>
    <w:rsid w:val="009E5408"/>
    <w:rsid w:val="009E575A"/>
    <w:rsid w:val="009E6522"/>
    <w:rsid w:val="009F24FD"/>
    <w:rsid w:val="009F28B6"/>
    <w:rsid w:val="009F3071"/>
    <w:rsid w:val="009F611B"/>
    <w:rsid w:val="00A00AE0"/>
    <w:rsid w:val="00A0111D"/>
    <w:rsid w:val="00A012F8"/>
    <w:rsid w:val="00A041AE"/>
    <w:rsid w:val="00A16AF0"/>
    <w:rsid w:val="00A16DA1"/>
    <w:rsid w:val="00A244E1"/>
    <w:rsid w:val="00A248F4"/>
    <w:rsid w:val="00A342F2"/>
    <w:rsid w:val="00A34CE6"/>
    <w:rsid w:val="00A3505C"/>
    <w:rsid w:val="00A35728"/>
    <w:rsid w:val="00A36F24"/>
    <w:rsid w:val="00A376D1"/>
    <w:rsid w:val="00A404CB"/>
    <w:rsid w:val="00A4247D"/>
    <w:rsid w:val="00A42632"/>
    <w:rsid w:val="00A46F09"/>
    <w:rsid w:val="00A504FF"/>
    <w:rsid w:val="00A50A70"/>
    <w:rsid w:val="00A52CE2"/>
    <w:rsid w:val="00A5569D"/>
    <w:rsid w:val="00A55ACC"/>
    <w:rsid w:val="00A62911"/>
    <w:rsid w:val="00A62B84"/>
    <w:rsid w:val="00A638BE"/>
    <w:rsid w:val="00A65AC3"/>
    <w:rsid w:val="00A71641"/>
    <w:rsid w:val="00A71C3C"/>
    <w:rsid w:val="00A72E52"/>
    <w:rsid w:val="00A74BF1"/>
    <w:rsid w:val="00A76009"/>
    <w:rsid w:val="00A80538"/>
    <w:rsid w:val="00A84806"/>
    <w:rsid w:val="00A91051"/>
    <w:rsid w:val="00A92BAA"/>
    <w:rsid w:val="00A94E90"/>
    <w:rsid w:val="00A95E5E"/>
    <w:rsid w:val="00AA0119"/>
    <w:rsid w:val="00AA128B"/>
    <w:rsid w:val="00AA1B67"/>
    <w:rsid w:val="00AA337F"/>
    <w:rsid w:val="00AA656F"/>
    <w:rsid w:val="00AB13D0"/>
    <w:rsid w:val="00AB3649"/>
    <w:rsid w:val="00AB499F"/>
    <w:rsid w:val="00AB51F4"/>
    <w:rsid w:val="00AB7031"/>
    <w:rsid w:val="00AC04E9"/>
    <w:rsid w:val="00AC159C"/>
    <w:rsid w:val="00AC31C7"/>
    <w:rsid w:val="00AC5423"/>
    <w:rsid w:val="00AC56F2"/>
    <w:rsid w:val="00AC6295"/>
    <w:rsid w:val="00AC6B24"/>
    <w:rsid w:val="00AC784F"/>
    <w:rsid w:val="00AD20A3"/>
    <w:rsid w:val="00AD6CF5"/>
    <w:rsid w:val="00AE0011"/>
    <w:rsid w:val="00AE1EEA"/>
    <w:rsid w:val="00AE2681"/>
    <w:rsid w:val="00AE368A"/>
    <w:rsid w:val="00AE4A34"/>
    <w:rsid w:val="00AE7883"/>
    <w:rsid w:val="00AF18BD"/>
    <w:rsid w:val="00AF46D7"/>
    <w:rsid w:val="00AF64D5"/>
    <w:rsid w:val="00AF7EB7"/>
    <w:rsid w:val="00B00A93"/>
    <w:rsid w:val="00B03472"/>
    <w:rsid w:val="00B11D36"/>
    <w:rsid w:val="00B134CD"/>
    <w:rsid w:val="00B13ECC"/>
    <w:rsid w:val="00B16029"/>
    <w:rsid w:val="00B17136"/>
    <w:rsid w:val="00B17C37"/>
    <w:rsid w:val="00B274B6"/>
    <w:rsid w:val="00B27F97"/>
    <w:rsid w:val="00B35F9C"/>
    <w:rsid w:val="00B40F39"/>
    <w:rsid w:val="00B44F90"/>
    <w:rsid w:val="00B457DA"/>
    <w:rsid w:val="00B46A0F"/>
    <w:rsid w:val="00B52F8F"/>
    <w:rsid w:val="00B53390"/>
    <w:rsid w:val="00B55D71"/>
    <w:rsid w:val="00B5632B"/>
    <w:rsid w:val="00B5719E"/>
    <w:rsid w:val="00B57834"/>
    <w:rsid w:val="00B626AA"/>
    <w:rsid w:val="00B66473"/>
    <w:rsid w:val="00B67734"/>
    <w:rsid w:val="00B702D4"/>
    <w:rsid w:val="00B703EC"/>
    <w:rsid w:val="00B71744"/>
    <w:rsid w:val="00B71C8B"/>
    <w:rsid w:val="00B73989"/>
    <w:rsid w:val="00B74CAA"/>
    <w:rsid w:val="00B821E5"/>
    <w:rsid w:val="00B82C9F"/>
    <w:rsid w:val="00B85FDC"/>
    <w:rsid w:val="00B90FE3"/>
    <w:rsid w:val="00B91195"/>
    <w:rsid w:val="00B9433B"/>
    <w:rsid w:val="00B943D1"/>
    <w:rsid w:val="00B96C79"/>
    <w:rsid w:val="00BA1826"/>
    <w:rsid w:val="00BA266D"/>
    <w:rsid w:val="00BA4181"/>
    <w:rsid w:val="00BA45D5"/>
    <w:rsid w:val="00BB3F9F"/>
    <w:rsid w:val="00BB4198"/>
    <w:rsid w:val="00BC0126"/>
    <w:rsid w:val="00BC4473"/>
    <w:rsid w:val="00BC5C4F"/>
    <w:rsid w:val="00BC63A7"/>
    <w:rsid w:val="00BC7998"/>
    <w:rsid w:val="00BD1A29"/>
    <w:rsid w:val="00BD1CBC"/>
    <w:rsid w:val="00BD280B"/>
    <w:rsid w:val="00BD3270"/>
    <w:rsid w:val="00BD6F81"/>
    <w:rsid w:val="00BF2344"/>
    <w:rsid w:val="00BF3C12"/>
    <w:rsid w:val="00C0044D"/>
    <w:rsid w:val="00C03A9A"/>
    <w:rsid w:val="00C11416"/>
    <w:rsid w:val="00C161FE"/>
    <w:rsid w:val="00C166C3"/>
    <w:rsid w:val="00C23288"/>
    <w:rsid w:val="00C238C6"/>
    <w:rsid w:val="00C24376"/>
    <w:rsid w:val="00C26166"/>
    <w:rsid w:val="00C31C30"/>
    <w:rsid w:val="00C32FDB"/>
    <w:rsid w:val="00C3792C"/>
    <w:rsid w:val="00C37CB1"/>
    <w:rsid w:val="00C43D5D"/>
    <w:rsid w:val="00C50AC9"/>
    <w:rsid w:val="00C52C5E"/>
    <w:rsid w:val="00C64F2D"/>
    <w:rsid w:val="00C70104"/>
    <w:rsid w:val="00C7470A"/>
    <w:rsid w:val="00C85130"/>
    <w:rsid w:val="00C86551"/>
    <w:rsid w:val="00C8675A"/>
    <w:rsid w:val="00C93943"/>
    <w:rsid w:val="00C968AA"/>
    <w:rsid w:val="00CA3342"/>
    <w:rsid w:val="00CA60A6"/>
    <w:rsid w:val="00CB18F6"/>
    <w:rsid w:val="00CB67A1"/>
    <w:rsid w:val="00CB7394"/>
    <w:rsid w:val="00CC4619"/>
    <w:rsid w:val="00CC4B74"/>
    <w:rsid w:val="00CC508C"/>
    <w:rsid w:val="00CC61AD"/>
    <w:rsid w:val="00CC75B9"/>
    <w:rsid w:val="00CD2EEF"/>
    <w:rsid w:val="00CD4259"/>
    <w:rsid w:val="00CD5059"/>
    <w:rsid w:val="00CD7B0B"/>
    <w:rsid w:val="00CE1B2A"/>
    <w:rsid w:val="00CE38B8"/>
    <w:rsid w:val="00CE5442"/>
    <w:rsid w:val="00CF204C"/>
    <w:rsid w:val="00CF32C2"/>
    <w:rsid w:val="00CF774F"/>
    <w:rsid w:val="00D03566"/>
    <w:rsid w:val="00D03BD9"/>
    <w:rsid w:val="00D06523"/>
    <w:rsid w:val="00D06AB0"/>
    <w:rsid w:val="00D07C8E"/>
    <w:rsid w:val="00D10217"/>
    <w:rsid w:val="00D15D29"/>
    <w:rsid w:val="00D21535"/>
    <w:rsid w:val="00D23C29"/>
    <w:rsid w:val="00D25F79"/>
    <w:rsid w:val="00D27031"/>
    <w:rsid w:val="00D30C9B"/>
    <w:rsid w:val="00D33196"/>
    <w:rsid w:val="00D33A3F"/>
    <w:rsid w:val="00D340E1"/>
    <w:rsid w:val="00D4046B"/>
    <w:rsid w:val="00D436A4"/>
    <w:rsid w:val="00D456A1"/>
    <w:rsid w:val="00D46001"/>
    <w:rsid w:val="00D525C0"/>
    <w:rsid w:val="00D52E3B"/>
    <w:rsid w:val="00D551DD"/>
    <w:rsid w:val="00D56269"/>
    <w:rsid w:val="00D64F15"/>
    <w:rsid w:val="00D66E8E"/>
    <w:rsid w:val="00D73C48"/>
    <w:rsid w:val="00D7647F"/>
    <w:rsid w:val="00D778F6"/>
    <w:rsid w:val="00D80BAD"/>
    <w:rsid w:val="00D80BBD"/>
    <w:rsid w:val="00D83144"/>
    <w:rsid w:val="00D86B8C"/>
    <w:rsid w:val="00D9129D"/>
    <w:rsid w:val="00D93F8D"/>
    <w:rsid w:val="00DA3841"/>
    <w:rsid w:val="00DA56B4"/>
    <w:rsid w:val="00DA67C1"/>
    <w:rsid w:val="00DB27A3"/>
    <w:rsid w:val="00DC0D3E"/>
    <w:rsid w:val="00DC1BD8"/>
    <w:rsid w:val="00DC2468"/>
    <w:rsid w:val="00DC4481"/>
    <w:rsid w:val="00DC5840"/>
    <w:rsid w:val="00DC5C99"/>
    <w:rsid w:val="00DC6F1F"/>
    <w:rsid w:val="00DD5A56"/>
    <w:rsid w:val="00DD6938"/>
    <w:rsid w:val="00DE29C8"/>
    <w:rsid w:val="00DE7CFF"/>
    <w:rsid w:val="00DF07AA"/>
    <w:rsid w:val="00DF1545"/>
    <w:rsid w:val="00DF3A1A"/>
    <w:rsid w:val="00DF53CB"/>
    <w:rsid w:val="00E01CB2"/>
    <w:rsid w:val="00E02C52"/>
    <w:rsid w:val="00E03D1A"/>
    <w:rsid w:val="00E05036"/>
    <w:rsid w:val="00E11C53"/>
    <w:rsid w:val="00E139CF"/>
    <w:rsid w:val="00E14374"/>
    <w:rsid w:val="00E145AA"/>
    <w:rsid w:val="00E15702"/>
    <w:rsid w:val="00E158EE"/>
    <w:rsid w:val="00E165EC"/>
    <w:rsid w:val="00E20C0D"/>
    <w:rsid w:val="00E25687"/>
    <w:rsid w:val="00E31DF3"/>
    <w:rsid w:val="00E32176"/>
    <w:rsid w:val="00E32F9E"/>
    <w:rsid w:val="00E34DFF"/>
    <w:rsid w:val="00E367DC"/>
    <w:rsid w:val="00E40D2F"/>
    <w:rsid w:val="00E42055"/>
    <w:rsid w:val="00E423A6"/>
    <w:rsid w:val="00E42ABD"/>
    <w:rsid w:val="00E45168"/>
    <w:rsid w:val="00E46008"/>
    <w:rsid w:val="00E474B3"/>
    <w:rsid w:val="00E57721"/>
    <w:rsid w:val="00E57DB8"/>
    <w:rsid w:val="00E61665"/>
    <w:rsid w:val="00E728A7"/>
    <w:rsid w:val="00E748E8"/>
    <w:rsid w:val="00E7524B"/>
    <w:rsid w:val="00E815BF"/>
    <w:rsid w:val="00E85584"/>
    <w:rsid w:val="00E86DD1"/>
    <w:rsid w:val="00E871F0"/>
    <w:rsid w:val="00E8727D"/>
    <w:rsid w:val="00E90BFD"/>
    <w:rsid w:val="00E95A6D"/>
    <w:rsid w:val="00E95B97"/>
    <w:rsid w:val="00E960DA"/>
    <w:rsid w:val="00EA1C91"/>
    <w:rsid w:val="00EA291D"/>
    <w:rsid w:val="00EA3C81"/>
    <w:rsid w:val="00EA4062"/>
    <w:rsid w:val="00EA7562"/>
    <w:rsid w:val="00EB0269"/>
    <w:rsid w:val="00EB5C2C"/>
    <w:rsid w:val="00EB6D3E"/>
    <w:rsid w:val="00EC3340"/>
    <w:rsid w:val="00EC4701"/>
    <w:rsid w:val="00EC4985"/>
    <w:rsid w:val="00ED29FC"/>
    <w:rsid w:val="00ED5198"/>
    <w:rsid w:val="00EE1619"/>
    <w:rsid w:val="00EE1B2B"/>
    <w:rsid w:val="00EE33BE"/>
    <w:rsid w:val="00EF0495"/>
    <w:rsid w:val="00EF22E1"/>
    <w:rsid w:val="00F0035A"/>
    <w:rsid w:val="00F0785B"/>
    <w:rsid w:val="00F131B3"/>
    <w:rsid w:val="00F1401C"/>
    <w:rsid w:val="00F15EED"/>
    <w:rsid w:val="00F15F87"/>
    <w:rsid w:val="00F160A5"/>
    <w:rsid w:val="00F16C6E"/>
    <w:rsid w:val="00F217EC"/>
    <w:rsid w:val="00F21DFC"/>
    <w:rsid w:val="00F2476A"/>
    <w:rsid w:val="00F3367F"/>
    <w:rsid w:val="00F35617"/>
    <w:rsid w:val="00F3569F"/>
    <w:rsid w:val="00F35A01"/>
    <w:rsid w:val="00F44332"/>
    <w:rsid w:val="00F52188"/>
    <w:rsid w:val="00F52C9B"/>
    <w:rsid w:val="00F561F5"/>
    <w:rsid w:val="00F5762E"/>
    <w:rsid w:val="00F613D3"/>
    <w:rsid w:val="00F6351B"/>
    <w:rsid w:val="00F74560"/>
    <w:rsid w:val="00F75192"/>
    <w:rsid w:val="00F8082B"/>
    <w:rsid w:val="00F80D3E"/>
    <w:rsid w:val="00F82679"/>
    <w:rsid w:val="00F83B8B"/>
    <w:rsid w:val="00F875CA"/>
    <w:rsid w:val="00F90777"/>
    <w:rsid w:val="00F90939"/>
    <w:rsid w:val="00F92824"/>
    <w:rsid w:val="00F938B1"/>
    <w:rsid w:val="00F95E5E"/>
    <w:rsid w:val="00FA0CE4"/>
    <w:rsid w:val="00FA184C"/>
    <w:rsid w:val="00FA50B8"/>
    <w:rsid w:val="00FA53BC"/>
    <w:rsid w:val="00FA6F22"/>
    <w:rsid w:val="00FB031C"/>
    <w:rsid w:val="00FB1403"/>
    <w:rsid w:val="00FB342B"/>
    <w:rsid w:val="00FB71D0"/>
    <w:rsid w:val="00FC49BA"/>
    <w:rsid w:val="00FC5F97"/>
    <w:rsid w:val="00FC6312"/>
    <w:rsid w:val="00FD5501"/>
    <w:rsid w:val="00FD5FDC"/>
    <w:rsid w:val="00FE1504"/>
    <w:rsid w:val="00FE517B"/>
    <w:rsid w:val="00FF1CDA"/>
    <w:rsid w:val="00FF2FE4"/>
    <w:rsid w:val="00FF3C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56C63C8"/>
  <w15:chartTrackingRefBased/>
  <w15:docId w15:val="{B5AE16B4-235E-46B8-9121-1B887F054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A60A6"/>
  </w:style>
  <w:style w:type="paragraph" w:styleId="Heading1">
    <w:name w:val="heading 1"/>
    <w:basedOn w:val="Normal"/>
    <w:next w:val="Normal"/>
    <w:link w:val="Heading1Char"/>
    <w:uiPriority w:val="9"/>
    <w:qFormat/>
    <w:rsid w:val="00AE78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49B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A418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14D48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A6F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A6F2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A6F2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6F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6F2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6F2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6F22"/>
    <w:rPr>
      <w:rFonts w:ascii="Segoe UI" w:hAnsi="Segoe UI" w:cs="Segoe UI"/>
      <w:sz w:val="18"/>
      <w:szCs w:val="18"/>
    </w:rPr>
  </w:style>
  <w:style w:type="character" w:styleId="Strong">
    <w:name w:val="Strong"/>
    <w:basedOn w:val="DefaultParagraphFont"/>
    <w:uiPriority w:val="22"/>
    <w:qFormat/>
    <w:rsid w:val="00947D45"/>
    <w:rPr>
      <w:b/>
      <w:bCs/>
    </w:rPr>
  </w:style>
  <w:style w:type="paragraph" w:styleId="ListParagraph">
    <w:name w:val="List Paragraph"/>
    <w:basedOn w:val="Normal"/>
    <w:uiPriority w:val="34"/>
    <w:qFormat/>
    <w:rsid w:val="00AB13D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7063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7063B"/>
  </w:style>
  <w:style w:type="paragraph" w:styleId="Footer">
    <w:name w:val="footer"/>
    <w:basedOn w:val="Normal"/>
    <w:link w:val="FooterChar"/>
    <w:uiPriority w:val="99"/>
    <w:unhideWhenUsed/>
    <w:rsid w:val="0077063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7063B"/>
  </w:style>
  <w:style w:type="character" w:styleId="LineNumber">
    <w:name w:val="line number"/>
    <w:basedOn w:val="DefaultParagraphFont"/>
    <w:uiPriority w:val="99"/>
    <w:semiHidden/>
    <w:unhideWhenUsed/>
    <w:rsid w:val="009D4A29"/>
  </w:style>
  <w:style w:type="character" w:customStyle="1" w:styleId="Heading1Char">
    <w:name w:val="Heading 1 Char"/>
    <w:basedOn w:val="DefaultParagraphFont"/>
    <w:link w:val="Heading1"/>
    <w:uiPriority w:val="9"/>
    <w:rsid w:val="00AE788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814D7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character" w:customStyle="1" w:styleId="Heading2Char">
    <w:name w:val="Heading 2 Char"/>
    <w:basedOn w:val="DefaultParagraphFont"/>
    <w:link w:val="Heading2"/>
    <w:uiPriority w:val="9"/>
    <w:rsid w:val="00FC49B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Title1">
    <w:name w:val="Title1"/>
    <w:basedOn w:val="Normal"/>
    <w:rsid w:val="00FB34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customStyle="1" w:styleId="desc">
    <w:name w:val="desc"/>
    <w:basedOn w:val="Normal"/>
    <w:rsid w:val="00FB34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customStyle="1" w:styleId="details">
    <w:name w:val="details"/>
    <w:basedOn w:val="Normal"/>
    <w:rsid w:val="00FB34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character" w:customStyle="1" w:styleId="jrnl">
    <w:name w:val="jrnl"/>
    <w:basedOn w:val="DefaultParagraphFont"/>
    <w:rsid w:val="00FB342B"/>
  </w:style>
  <w:style w:type="paragraph" w:customStyle="1" w:styleId="EndNoteBibliographyTitle">
    <w:name w:val="EndNote Bibliography Title"/>
    <w:basedOn w:val="Normal"/>
    <w:link w:val="EndNoteBibliographyTitleChar"/>
    <w:rsid w:val="00D86B8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86B8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86B8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86B8C"/>
    <w:rPr>
      <w:rFonts w:ascii="Calibri" w:hAnsi="Calibri"/>
      <w:noProof/>
    </w:rPr>
  </w:style>
  <w:style w:type="table" w:styleId="TableGrid">
    <w:name w:val="Table Grid"/>
    <w:basedOn w:val="TableNormal"/>
    <w:uiPriority w:val="39"/>
    <w:rsid w:val="002777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D52E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99671F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0B6688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A418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ManuscriptCoverpage">
    <w:name w:val="Manuscript Cover page"/>
    <w:basedOn w:val="Normal"/>
    <w:link w:val="ManuscriptCoverpageChar"/>
    <w:qFormat/>
    <w:rsid w:val="00BA4181"/>
    <w:pPr>
      <w:spacing w:after="0" w:line="240" w:lineRule="auto"/>
      <w:contextualSpacing/>
    </w:pPr>
    <w:rPr>
      <w:rFonts w:ascii="Times New Roman" w:hAnsi="Times New Roman" w:cs="Times New Roman"/>
      <w:sz w:val="24"/>
      <w:szCs w:val="24"/>
    </w:rPr>
  </w:style>
  <w:style w:type="paragraph" w:customStyle="1" w:styleId="ManuscriptTitlepage">
    <w:name w:val="Manuscript Title page"/>
    <w:basedOn w:val="Normal"/>
    <w:link w:val="ManuscriptTitlepageChar"/>
    <w:qFormat/>
    <w:rsid w:val="00BA4181"/>
    <w:pPr>
      <w:spacing w:after="0" w:line="360" w:lineRule="auto"/>
      <w:contextualSpacing/>
    </w:pPr>
    <w:rPr>
      <w:rFonts w:ascii="Times New Roman" w:hAnsi="Times New Roman"/>
      <w:sz w:val="24"/>
    </w:rPr>
  </w:style>
  <w:style w:type="character" w:customStyle="1" w:styleId="ManuscriptCoverpageChar">
    <w:name w:val="Manuscript Cover page Char"/>
    <w:basedOn w:val="DefaultParagraphFont"/>
    <w:link w:val="ManuscriptCoverpage"/>
    <w:rsid w:val="00BA4181"/>
    <w:rPr>
      <w:rFonts w:ascii="Times New Roman" w:hAnsi="Times New Roman" w:cs="Times New Roman"/>
      <w:sz w:val="24"/>
      <w:szCs w:val="24"/>
    </w:rPr>
  </w:style>
  <w:style w:type="paragraph" w:customStyle="1" w:styleId="Manscriptbody">
    <w:name w:val="Manscript body"/>
    <w:basedOn w:val="Normal"/>
    <w:link w:val="ManscriptbodyChar"/>
    <w:qFormat/>
    <w:rsid w:val="000C2C5D"/>
    <w:pPr>
      <w:spacing w:after="0" w:line="480" w:lineRule="auto"/>
      <w:contextualSpacing/>
    </w:pPr>
    <w:rPr>
      <w:rFonts w:ascii="Times New Roman" w:hAnsi="Times New Roman" w:cs="Times New Roman"/>
      <w:sz w:val="24"/>
      <w:szCs w:val="24"/>
    </w:rPr>
  </w:style>
  <w:style w:type="character" w:customStyle="1" w:styleId="ManuscriptTitlepageChar">
    <w:name w:val="Manuscript Title page Char"/>
    <w:basedOn w:val="DefaultParagraphFont"/>
    <w:link w:val="ManuscriptTitlepage"/>
    <w:rsid w:val="00BA4181"/>
    <w:rPr>
      <w:rFonts w:ascii="Times New Roman" w:hAnsi="Times New Roman"/>
      <w:sz w:val="24"/>
    </w:rPr>
  </w:style>
  <w:style w:type="paragraph" w:customStyle="1" w:styleId="HeadingAbstract">
    <w:name w:val="Heading Abstract"/>
    <w:basedOn w:val="Heading1"/>
    <w:link w:val="HeadingAbstractChar"/>
    <w:qFormat/>
    <w:rsid w:val="000C2C5D"/>
    <w:pPr>
      <w:spacing w:before="0" w:line="480" w:lineRule="auto"/>
      <w:contextualSpacing/>
    </w:pPr>
    <w:rPr>
      <w:rFonts w:ascii="Times New Roman" w:hAnsi="Times New Roman"/>
      <w:b/>
      <w:color w:val="auto"/>
      <w:sz w:val="24"/>
    </w:rPr>
  </w:style>
  <w:style w:type="character" w:customStyle="1" w:styleId="ManscriptbodyChar">
    <w:name w:val="Manscript body Char"/>
    <w:basedOn w:val="DefaultParagraphFont"/>
    <w:link w:val="Manscriptbody"/>
    <w:rsid w:val="000C2C5D"/>
    <w:rPr>
      <w:rFonts w:ascii="Times New Roman" w:hAnsi="Times New Roman" w:cs="Times New Roman"/>
      <w:sz w:val="24"/>
      <w:szCs w:val="24"/>
    </w:rPr>
  </w:style>
  <w:style w:type="paragraph" w:customStyle="1" w:styleId="HeadingsforTables">
    <w:name w:val="Headings for Tables"/>
    <w:basedOn w:val="Heading1"/>
    <w:link w:val="HeadingsforTablesChar"/>
    <w:qFormat/>
    <w:rsid w:val="004B317C"/>
    <w:pPr>
      <w:spacing w:before="0" w:line="240" w:lineRule="auto"/>
      <w:contextualSpacing/>
    </w:pPr>
    <w:rPr>
      <w:rFonts w:ascii="Times New Roman" w:hAnsi="Times New Roman" w:cs="Arial"/>
      <w:color w:val="auto"/>
      <w:sz w:val="12"/>
      <w:szCs w:val="12"/>
    </w:rPr>
  </w:style>
  <w:style w:type="character" w:customStyle="1" w:styleId="HeadingAbstractChar">
    <w:name w:val="Heading Abstract Char"/>
    <w:basedOn w:val="ManscriptbodyChar"/>
    <w:link w:val="HeadingAbstract"/>
    <w:rsid w:val="000C2C5D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Manuscriptsub-heading">
    <w:name w:val="Manuscript sub-heading"/>
    <w:basedOn w:val="Heading2"/>
    <w:link w:val="Manuscriptsub-headingChar"/>
    <w:qFormat/>
    <w:rsid w:val="00671723"/>
    <w:pPr>
      <w:spacing w:before="0" w:line="480" w:lineRule="auto"/>
      <w:contextualSpacing/>
    </w:pPr>
    <w:rPr>
      <w:rFonts w:ascii="Times New Roman" w:hAnsi="Times New Roman"/>
      <w:i/>
      <w:color w:val="000000" w:themeColor="text1"/>
      <w:sz w:val="24"/>
    </w:rPr>
  </w:style>
  <w:style w:type="character" w:customStyle="1" w:styleId="HeadingsforTablesChar">
    <w:name w:val="Headings for Tables Char"/>
    <w:basedOn w:val="DefaultParagraphFont"/>
    <w:link w:val="HeadingsforTables"/>
    <w:rsid w:val="004B317C"/>
    <w:rPr>
      <w:rFonts w:ascii="Times New Roman" w:eastAsiaTheme="majorEastAsia" w:hAnsi="Times New Roman" w:cs="Arial"/>
      <w:sz w:val="12"/>
      <w:szCs w:val="12"/>
    </w:rPr>
  </w:style>
  <w:style w:type="character" w:customStyle="1" w:styleId="Manuscriptsub-headingChar">
    <w:name w:val="Manuscript sub-heading Char"/>
    <w:basedOn w:val="Heading2Char"/>
    <w:link w:val="Manuscriptsub-heading"/>
    <w:rsid w:val="00671723"/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customStyle="1" w:styleId="Referencebody">
    <w:name w:val="Reference body"/>
    <w:basedOn w:val="EndNoteBibliography"/>
    <w:link w:val="ReferencebodyChar"/>
    <w:qFormat/>
    <w:rsid w:val="00E8727D"/>
    <w:pPr>
      <w:spacing w:after="240" w:line="480" w:lineRule="auto"/>
      <w:contextualSpacing/>
    </w:pPr>
    <w:rPr>
      <w:rFonts w:ascii="Times New Roman" w:hAnsi="Times New Roman" w:cs="Times New Roman"/>
      <w:sz w:val="24"/>
      <w:szCs w:val="24"/>
    </w:rPr>
  </w:style>
  <w:style w:type="character" w:customStyle="1" w:styleId="ReferencebodyChar">
    <w:name w:val="Reference body Char"/>
    <w:basedOn w:val="EndNoteBibliographyChar"/>
    <w:link w:val="Referencebody"/>
    <w:rsid w:val="00E8727D"/>
    <w:rPr>
      <w:rFonts w:ascii="Times New Roman" w:hAnsi="Times New Roman" w:cs="Times New Roman"/>
      <w:noProof/>
      <w:sz w:val="24"/>
      <w:szCs w:val="24"/>
    </w:rPr>
  </w:style>
  <w:style w:type="table" w:customStyle="1" w:styleId="TableGrid2">
    <w:name w:val="Table Grid2"/>
    <w:basedOn w:val="TableNormal"/>
    <w:next w:val="TableGrid"/>
    <w:uiPriority w:val="39"/>
    <w:rsid w:val="00792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792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8B04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053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81309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68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817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5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52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72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2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60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83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35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0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63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36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7535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34111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6030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458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7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1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4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16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35494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6143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4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669641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223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02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8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5465CA-1DC7-41DA-92CA-529F3E545D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670</Words>
  <Characters>3819</Characters>
  <Application>Microsoft Office Word</Application>
  <DocSecurity>0</DocSecurity>
  <Lines>31</Lines>
  <Paragraphs>8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BD</Company>
  <LinksUpToDate>false</LinksUpToDate>
  <CharactersWithSpaces>44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rey Andrews</dc:creator>
  <cp:keywords/>
  <dc:description/>
  <cp:lastModifiedBy>Jeffrey Andrews</cp:lastModifiedBy>
  <cp:revision>4</cp:revision>
  <cp:lastPrinted>2019-05-01T12:12:00Z</cp:lastPrinted>
  <dcterms:created xsi:type="dcterms:W3CDTF">2019-05-24T17:56:00Z</dcterms:created>
  <dcterms:modified xsi:type="dcterms:W3CDTF">2019-05-31T17:15:00Z</dcterms:modified>
</cp:coreProperties>
</file>